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A9178CB" w14:textId="17B2FB6A" w:rsidR="00097EFC" w:rsidRPr="006A07B4" w:rsidRDefault="00953D9A" w:rsidP="00953D9A">
      <w:pPr>
        <w:pStyle w:val="Heading1"/>
        <w:ind w:left="0"/>
        <w:rPr>
          <w:rFonts w:cs="Times New Roman"/>
          <w:szCs w:val="24"/>
          <w:lang w:val="en-ID"/>
        </w:rPr>
      </w:pPr>
      <w:bookmarkStart w:id="0" w:name="_Toc509259923"/>
      <w:r w:rsidRPr="006A07B4">
        <w:rPr>
          <w:rFonts w:cs="Times New Roman"/>
          <w:szCs w:val="24"/>
          <w:lang w:val="en-ID"/>
        </w:rPr>
        <w:t>DAFTAR PUSTAKA</w:t>
      </w:r>
      <w:bookmarkEnd w:id="0"/>
    </w:p>
    <w:p w14:paraId="1135E261" w14:textId="77777777" w:rsidR="002F7A7F" w:rsidRDefault="002F7A7F" w:rsidP="0078388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</w:rPr>
      </w:pPr>
    </w:p>
    <w:p w14:paraId="2EE82A80" w14:textId="3093EA80" w:rsidR="00F4256B" w:rsidRDefault="00F4256B" w:rsidP="00D536D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marthalingam, S</w:t>
      </w:r>
      <w:r w:rsidR="004F4A0B">
        <w:rPr>
          <w:rFonts w:ascii="Times New Roman" w:hAnsi="Times New Roman" w:cs="Times New Roman"/>
          <w:noProof/>
          <w:sz w:val="24"/>
          <w:szCs w:val="24"/>
        </w:rPr>
        <w:t>angeeth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7)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4256B">
        <w:rPr>
          <w:rFonts w:ascii="Times New Roman" w:hAnsi="Times New Roman" w:cs="Times New Roman"/>
          <w:i/>
          <w:noProof/>
          <w:sz w:val="24"/>
          <w:szCs w:val="24"/>
        </w:rPr>
        <w:t>Bursa Reprimands Asdion for Late Annual Report Submission</w:t>
      </w:r>
      <w:r>
        <w:rPr>
          <w:rFonts w:ascii="Times New Roman" w:hAnsi="Times New Roman" w:cs="Times New Roman"/>
          <w:noProof/>
          <w:sz w:val="24"/>
          <w:szCs w:val="24"/>
        </w:rPr>
        <w:t>, diakses 16 Oktober 2018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http://www.theedgemarkets.com/article/bursa-reprimands-asdion-late-annual-report-submission</w:t>
      </w:r>
    </w:p>
    <w:p w14:paraId="536EA83D" w14:textId="0A3456BA" w:rsidR="00F4256B" w:rsidRPr="00DB4821" w:rsidRDefault="00F4256B" w:rsidP="00F4256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t>Angruningrum,</w:t>
      </w:r>
      <w:r w:rsidR="00584F2C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4F4A0B">
        <w:rPr>
          <w:rFonts w:ascii="Times New Roman" w:hAnsi="Times New Roman" w:cs="Times New Roman"/>
          <w:noProof/>
          <w:sz w:val="24"/>
          <w:szCs w:val="24"/>
        </w:rPr>
        <w:t>ilvia</w:t>
      </w:r>
      <w:r w:rsidR="00584F2C">
        <w:rPr>
          <w:rFonts w:ascii="Times New Roman" w:hAnsi="Times New Roman" w:cs="Times New Roman"/>
          <w:noProof/>
          <w:sz w:val="24"/>
          <w:szCs w:val="24"/>
        </w:rPr>
        <w:t xml:space="preserve"> dan </w:t>
      </w:r>
      <w:r w:rsidR="0003423D">
        <w:rPr>
          <w:rFonts w:ascii="Times New Roman" w:hAnsi="Times New Roman" w:cs="Times New Roman"/>
          <w:noProof/>
          <w:sz w:val="24"/>
          <w:szCs w:val="24"/>
        </w:rPr>
        <w:t>Made Gede Wirakusuma</w:t>
      </w:r>
      <w:r w:rsidR="00584F2C">
        <w:rPr>
          <w:rFonts w:ascii="Times New Roman" w:hAnsi="Times New Roman" w:cs="Times New Roman"/>
          <w:noProof/>
          <w:sz w:val="24"/>
          <w:szCs w:val="24"/>
        </w:rPr>
        <w:t>. (2013)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84F2C">
        <w:rPr>
          <w:rFonts w:ascii="Times New Roman" w:hAnsi="Times New Roman" w:cs="Times New Roman"/>
          <w:i/>
          <w:noProof/>
          <w:sz w:val="24"/>
          <w:szCs w:val="24"/>
        </w:rPr>
        <w:t>Pengaruh Profitabilitas, Leverage, Kompleksitas Operasi, Reputasi KAP dan Komite Audit Pada Audit Delay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C77E7" w:rsidRPr="00A305BB">
        <w:rPr>
          <w:rFonts w:ascii="Times New Roman" w:hAnsi="Times New Roman" w:cs="Times New Roman"/>
          <w:sz w:val="24"/>
          <w:szCs w:val="24"/>
        </w:rPr>
        <w:t>E-Jurnal Akunt</w:t>
      </w:r>
      <w:r w:rsidR="004C77E7">
        <w:rPr>
          <w:rFonts w:ascii="Times New Roman" w:hAnsi="Times New Roman" w:cs="Times New Roman"/>
          <w:sz w:val="24"/>
          <w:szCs w:val="24"/>
        </w:rPr>
        <w:t>ansi Universitas Udayana, Vol</w:t>
      </w:r>
      <w:r w:rsidR="00B9203E">
        <w:rPr>
          <w:rFonts w:ascii="Times New Roman" w:hAnsi="Times New Roman" w:cs="Times New Roman"/>
          <w:sz w:val="24"/>
          <w:szCs w:val="24"/>
        </w:rPr>
        <w:t>.</w:t>
      </w:r>
      <w:r w:rsidR="004C77E7">
        <w:rPr>
          <w:rFonts w:ascii="Times New Roman" w:hAnsi="Times New Roman" w:cs="Times New Roman"/>
          <w:sz w:val="24"/>
          <w:szCs w:val="24"/>
        </w:rPr>
        <w:t xml:space="preserve"> 5.2</w:t>
      </w:r>
      <w:r w:rsidR="00B9203E">
        <w:rPr>
          <w:rFonts w:ascii="Times New Roman" w:hAnsi="Times New Roman" w:cs="Times New Roman"/>
          <w:sz w:val="24"/>
          <w:szCs w:val="24"/>
        </w:rPr>
        <w:t>,</w:t>
      </w:r>
      <w:r w:rsidR="004C77E7" w:rsidRPr="00A305BB">
        <w:rPr>
          <w:rFonts w:ascii="Times New Roman" w:hAnsi="Times New Roman" w:cs="Times New Roman"/>
          <w:sz w:val="24"/>
          <w:szCs w:val="24"/>
        </w:rPr>
        <w:t xml:space="preserve"> Hal:</w:t>
      </w:r>
      <w:r w:rsidR="004C77E7">
        <w:rPr>
          <w:rFonts w:ascii="Times New Roman" w:hAnsi="Times New Roman" w:cs="Times New Roman"/>
          <w:sz w:val="24"/>
          <w:szCs w:val="24"/>
        </w:rPr>
        <w:t xml:space="preserve"> 251-270</w:t>
      </w:r>
      <w:r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4CEB65E" w14:textId="63DB7EA5" w:rsidR="00DB4821" w:rsidRPr="00DB4821" w:rsidRDefault="004F4A0B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shton, Robert</w:t>
      </w:r>
      <w:r w:rsidR="0003423D">
        <w:rPr>
          <w:rFonts w:ascii="Times New Roman" w:hAnsi="Times New Roman" w:cs="Times New Roman"/>
          <w:noProof/>
          <w:sz w:val="24"/>
          <w:szCs w:val="24"/>
        </w:rPr>
        <w:t xml:space="preserve"> H.</w:t>
      </w:r>
      <w:r w:rsidR="00D536D8" w:rsidRPr="00C5104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3423D" w:rsidRPr="0003423D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 w:rsidR="00584F2C">
        <w:rPr>
          <w:rFonts w:ascii="Times New Roman" w:hAnsi="Times New Roman" w:cs="Times New Roman"/>
          <w:noProof/>
          <w:sz w:val="24"/>
          <w:szCs w:val="24"/>
        </w:rPr>
        <w:t>. (1987),</w:t>
      </w:r>
      <w:r w:rsidR="00D536D8" w:rsidRPr="00C5104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536D8" w:rsidRPr="00C51040">
        <w:rPr>
          <w:rFonts w:ascii="Times New Roman" w:hAnsi="Times New Roman" w:cs="Times New Roman"/>
          <w:i/>
          <w:noProof/>
          <w:sz w:val="24"/>
          <w:szCs w:val="24"/>
        </w:rPr>
        <w:t>An Empirical Analysis of Audit Delay</w:t>
      </w:r>
      <w:r w:rsidR="00D536D8" w:rsidRPr="00C5104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536D8" w:rsidRPr="00C51040">
        <w:rPr>
          <w:rFonts w:ascii="Times New Roman" w:hAnsi="Times New Roman" w:cs="Times New Roman"/>
          <w:i/>
          <w:iCs/>
          <w:noProof/>
          <w:sz w:val="24"/>
          <w:szCs w:val="24"/>
        </w:rPr>
        <w:t>25</w:t>
      </w:r>
      <w:r w:rsidR="00F4256B">
        <w:rPr>
          <w:rFonts w:ascii="Times New Roman" w:hAnsi="Times New Roman" w:cs="Times New Roman"/>
          <w:noProof/>
          <w:sz w:val="24"/>
          <w:szCs w:val="24"/>
        </w:rPr>
        <w:t>(2)</w:t>
      </w:r>
      <w:r w:rsidR="00D536D8" w:rsidRPr="00C51040">
        <w:rPr>
          <w:rFonts w:ascii="Times New Roman" w:hAnsi="Times New Roman" w:cs="Times New Roman"/>
          <w:sz w:val="24"/>
          <w:szCs w:val="24"/>
        </w:rPr>
        <w:t>.</w:t>
      </w:r>
      <w:r w:rsidR="00D536D8" w:rsidRPr="00C51040"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 w:rsidR="00D536D8" w:rsidRPr="00C51040"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 w:rsidR="00D536D8" w:rsidRPr="00C51040"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</w:p>
    <w:p w14:paraId="4EEFD94B" w14:textId="3351AFA9" w:rsidR="00DB4821" w:rsidRPr="00DB4821" w:rsidRDefault="004F4A0B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rens, Alvin</w:t>
      </w:r>
      <w:r w:rsidR="00584F2C">
        <w:rPr>
          <w:rFonts w:ascii="Times New Roman" w:hAnsi="Times New Roman" w:cs="Times New Roman"/>
          <w:noProof/>
          <w:sz w:val="24"/>
          <w:szCs w:val="24"/>
        </w:rPr>
        <w:t xml:space="preserve"> A.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84F2C" w:rsidRPr="00584F2C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 w:rsidR="00584F2C">
        <w:rPr>
          <w:rFonts w:ascii="Times New Roman" w:hAnsi="Times New Roman" w:cs="Times New Roman"/>
          <w:noProof/>
          <w:sz w:val="24"/>
          <w:szCs w:val="24"/>
        </w:rPr>
        <w:t xml:space="preserve"> (2017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DB4821">
        <w:rPr>
          <w:rFonts w:ascii="Times New Roman" w:hAnsi="Times New Roman" w:cs="Times New Roman"/>
          <w:i/>
          <w:iCs/>
          <w:noProof/>
          <w:sz w:val="24"/>
          <w:szCs w:val="24"/>
        </w:rPr>
        <w:t>Auditing and Assurance Service An Integrated Approach</w:t>
      </w:r>
      <w:r w:rsidR="00584F2C">
        <w:rPr>
          <w:rFonts w:ascii="Times New Roman" w:hAnsi="Times New Roman" w:cs="Times New Roman"/>
          <w:i/>
          <w:iCs/>
          <w:noProof/>
          <w:sz w:val="24"/>
          <w:szCs w:val="24"/>
        </w:rPr>
        <w:t>,</w:t>
      </w:r>
      <w:r w:rsidR="00584F2C">
        <w:rPr>
          <w:rFonts w:ascii="Times New Roman" w:hAnsi="Times New Roman" w:cs="Times New Roman"/>
          <w:noProof/>
          <w:sz w:val="24"/>
          <w:szCs w:val="24"/>
        </w:rPr>
        <w:t xml:space="preserve"> Sixteenth Edition, 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>Global Edition: Pearson.</w:t>
      </w:r>
    </w:p>
    <w:p w14:paraId="626FF17A" w14:textId="275A20DE" w:rsidR="00DB4821" w:rsidRPr="00DB4821" w:rsidRDefault="00584F2C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riyanti, F. (2017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584F2C">
        <w:rPr>
          <w:rFonts w:ascii="Times New Roman" w:hAnsi="Times New Roman" w:cs="Times New Roman"/>
          <w:i/>
          <w:noProof/>
          <w:sz w:val="24"/>
          <w:szCs w:val="24"/>
        </w:rPr>
        <w:t>BEI Siap Bekukan Saham 70 Emiten yang Telat Beri Laporan Keuang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diakses 16 Oktober 2018, 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>https://www.liputan6.com/bisnis/read/2956137/bei-siap-bekukan-saham-70-emiten-yang-telat-beri-laporan-keuangan</w:t>
      </w:r>
    </w:p>
    <w:p w14:paraId="7B8FD059" w14:textId="15C376D3" w:rsidR="00DB4821" w:rsidRPr="00DB4821" w:rsidRDefault="00DB4821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t>Asn</w:t>
      </w:r>
      <w:r w:rsidR="0003423D">
        <w:rPr>
          <w:rFonts w:ascii="Times New Roman" w:hAnsi="Times New Roman" w:cs="Times New Roman"/>
          <w:noProof/>
          <w:sz w:val="24"/>
          <w:szCs w:val="24"/>
        </w:rPr>
        <w:t>awi, S. K.</w:t>
      </w:r>
      <w:r w:rsidR="00584F2C">
        <w:rPr>
          <w:rFonts w:ascii="Times New Roman" w:hAnsi="Times New Roman" w:cs="Times New Roman"/>
          <w:noProof/>
          <w:sz w:val="24"/>
          <w:szCs w:val="24"/>
        </w:rPr>
        <w:t xml:space="preserve"> dan </w:t>
      </w:r>
      <w:r w:rsidR="0003423D">
        <w:rPr>
          <w:rFonts w:ascii="Times New Roman" w:hAnsi="Times New Roman" w:cs="Times New Roman"/>
          <w:noProof/>
          <w:sz w:val="24"/>
          <w:szCs w:val="24"/>
        </w:rPr>
        <w:t>Chandra Wijaya</w:t>
      </w:r>
      <w:r w:rsidR="00584F2C">
        <w:rPr>
          <w:rFonts w:ascii="Times New Roman" w:hAnsi="Times New Roman" w:cs="Times New Roman"/>
          <w:noProof/>
          <w:sz w:val="24"/>
          <w:szCs w:val="24"/>
        </w:rPr>
        <w:t>. (2015)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B4821">
        <w:rPr>
          <w:rFonts w:ascii="Times New Roman" w:hAnsi="Times New Roman" w:cs="Times New Roman"/>
          <w:i/>
          <w:iCs/>
          <w:noProof/>
          <w:sz w:val="24"/>
          <w:szCs w:val="24"/>
        </w:rPr>
        <w:t>FINON ( Finance For Non Finance) Manajemen Keuangan untuk Non Keuangan</w:t>
      </w:r>
      <w:r w:rsidR="00584F2C">
        <w:rPr>
          <w:rFonts w:ascii="Times New Roman" w:hAnsi="Times New Roman" w:cs="Times New Roman"/>
          <w:noProof/>
          <w:sz w:val="24"/>
          <w:szCs w:val="24"/>
        </w:rPr>
        <w:t>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Jakarta: Rajawali Pers.</w:t>
      </w:r>
    </w:p>
    <w:p w14:paraId="5738F046" w14:textId="39E4F70F" w:rsidR="00DB4821" w:rsidRPr="00DB4821" w:rsidRDefault="00584F2C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owerman, B.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84F2C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4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DB4821">
        <w:rPr>
          <w:rFonts w:ascii="Times New Roman" w:hAnsi="Times New Roman" w:cs="Times New Roman"/>
          <w:i/>
          <w:iCs/>
          <w:noProof/>
          <w:sz w:val="24"/>
          <w:szCs w:val="24"/>
        </w:rPr>
        <w:t>Business Statistics in Practic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03423D">
        <w:rPr>
          <w:rFonts w:ascii="Times New Roman" w:hAnsi="Times New Roman" w:cs="Times New Roman"/>
          <w:noProof/>
          <w:sz w:val="24"/>
          <w:szCs w:val="24"/>
        </w:rPr>
        <w:t>Seventh Edition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United States: McGraw-Hill.</w:t>
      </w:r>
    </w:p>
    <w:p w14:paraId="3E6696B4" w14:textId="17057624" w:rsidR="00DB4821" w:rsidRPr="00DB4821" w:rsidRDefault="0003423D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righam, E</w:t>
      </w:r>
      <w:r w:rsidR="00511E13">
        <w:rPr>
          <w:rFonts w:ascii="Times New Roman" w:hAnsi="Times New Roman" w:cs="Times New Roman"/>
          <w:noProof/>
          <w:sz w:val="24"/>
          <w:szCs w:val="24"/>
        </w:rPr>
        <w:t>ugene</w:t>
      </w:r>
      <w:r>
        <w:rPr>
          <w:rFonts w:ascii="Times New Roman" w:hAnsi="Times New Roman" w:cs="Times New Roman"/>
          <w:noProof/>
          <w:sz w:val="24"/>
          <w:szCs w:val="24"/>
        </w:rPr>
        <w:t>. F. dan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Louis C. Gapenski (1991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DB4821">
        <w:rPr>
          <w:rFonts w:ascii="Times New Roman" w:hAnsi="Times New Roman" w:cs="Times New Roman"/>
          <w:i/>
          <w:iCs/>
          <w:noProof/>
          <w:sz w:val="24"/>
          <w:szCs w:val="24"/>
        </w:rPr>
        <w:t>Financial Management Theory and Practice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Sixth Edition, 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>United States of America: Dryden Press.</w:t>
      </w:r>
    </w:p>
    <w:p w14:paraId="00B0591A" w14:textId="36EF1230" w:rsidR="00DB4821" w:rsidRPr="00DB4821" w:rsidRDefault="00DB5C90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righam, E</w:t>
      </w:r>
      <w:r w:rsidR="00511E13">
        <w:rPr>
          <w:rFonts w:ascii="Times New Roman" w:hAnsi="Times New Roman" w:cs="Times New Roman"/>
          <w:noProof/>
          <w:sz w:val="24"/>
          <w:szCs w:val="24"/>
        </w:rPr>
        <w:t>ugene</w:t>
      </w:r>
      <w:r>
        <w:rPr>
          <w:rFonts w:ascii="Times New Roman" w:hAnsi="Times New Roman" w:cs="Times New Roman"/>
          <w:noProof/>
          <w:sz w:val="24"/>
          <w:szCs w:val="24"/>
        </w:rPr>
        <w:t>. F.</w:t>
      </w:r>
      <w:r w:rsidR="0003423D">
        <w:rPr>
          <w:rFonts w:ascii="Times New Roman" w:hAnsi="Times New Roman" w:cs="Times New Roman"/>
          <w:noProof/>
          <w:sz w:val="24"/>
          <w:szCs w:val="24"/>
        </w:rPr>
        <w:t xml:space="preserve"> dan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3423D">
        <w:rPr>
          <w:rFonts w:ascii="Times New Roman" w:hAnsi="Times New Roman" w:cs="Times New Roman"/>
          <w:noProof/>
          <w:sz w:val="24"/>
          <w:szCs w:val="24"/>
        </w:rPr>
        <w:t>Joel F. Houston (1999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DB4821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</w:t>
      </w:r>
      <w:r w:rsidR="0003423D">
        <w:rPr>
          <w:rFonts w:ascii="Times New Roman" w:hAnsi="Times New Roman" w:cs="Times New Roman"/>
          <w:noProof/>
          <w:sz w:val="24"/>
          <w:szCs w:val="24"/>
        </w:rPr>
        <w:t>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Jakarta: Erlangga.</w:t>
      </w:r>
    </w:p>
    <w:p w14:paraId="0856E888" w14:textId="47C4591F" w:rsidR="00DB4821" w:rsidRPr="00DB4821" w:rsidRDefault="00DB5C90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Cooper, D. R. dan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Pamela S. Schindler</w:t>
      </w:r>
      <w:r w:rsidR="00F73FEF">
        <w:rPr>
          <w:rFonts w:ascii="Times New Roman" w:hAnsi="Times New Roman" w:cs="Times New Roman"/>
          <w:noProof/>
          <w:sz w:val="24"/>
          <w:szCs w:val="24"/>
        </w:rPr>
        <w:t xml:space="preserve"> (2017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DB4821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Bisni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Edisi kedua Belas, Buku 1, Terjemahan oleh Rahma Wijayanti, Gina Gania, 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>Jakarta: Salemba Empat.</w:t>
      </w:r>
    </w:p>
    <w:p w14:paraId="092351B9" w14:textId="371E0245" w:rsidR="00DB4821" w:rsidRPr="00DB4821" w:rsidRDefault="006D3B08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evi, Ni Luh Lemi</w:t>
      </w:r>
      <w:r w:rsidR="00DB5C90">
        <w:rPr>
          <w:rFonts w:ascii="Times New Roman" w:hAnsi="Times New Roman" w:cs="Times New Roman"/>
          <w:noProof/>
          <w:sz w:val="24"/>
          <w:szCs w:val="24"/>
        </w:rPr>
        <w:t xml:space="preserve"> S. dan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5C90">
        <w:rPr>
          <w:rFonts w:ascii="Times New Roman" w:hAnsi="Times New Roman" w:cs="Times New Roman"/>
          <w:noProof/>
          <w:sz w:val="24"/>
          <w:szCs w:val="24"/>
        </w:rPr>
        <w:t>I Gusti Ngurah Agung Suaryana (2016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DB5C90">
        <w:rPr>
          <w:rFonts w:ascii="Times New Roman" w:hAnsi="Times New Roman" w:cs="Times New Roman"/>
          <w:i/>
          <w:noProof/>
          <w:sz w:val="24"/>
          <w:szCs w:val="24"/>
        </w:rPr>
        <w:t>Pengaruh Profitabilitas dan Solvabilitas terhadap Ketepatan Waktu dengan Reputasi Kantor Akuntan Publik sebagai Pemoderasi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C77E7" w:rsidRPr="00A305BB">
        <w:rPr>
          <w:rFonts w:ascii="Times New Roman" w:hAnsi="Times New Roman" w:cs="Times New Roman"/>
          <w:sz w:val="24"/>
          <w:szCs w:val="24"/>
        </w:rPr>
        <w:t>E-Jurnal Akunt</w:t>
      </w:r>
      <w:r w:rsidR="004C77E7">
        <w:rPr>
          <w:rFonts w:ascii="Times New Roman" w:hAnsi="Times New Roman" w:cs="Times New Roman"/>
          <w:sz w:val="24"/>
          <w:szCs w:val="24"/>
        </w:rPr>
        <w:t>ansi Universitas Udayana, Vol</w:t>
      </w:r>
      <w:r w:rsidR="00B9203E">
        <w:rPr>
          <w:rFonts w:ascii="Times New Roman" w:hAnsi="Times New Roman" w:cs="Times New Roman"/>
          <w:sz w:val="24"/>
          <w:szCs w:val="24"/>
        </w:rPr>
        <w:t>.</w:t>
      </w:r>
      <w:r w:rsidR="004C77E7">
        <w:rPr>
          <w:rFonts w:ascii="Times New Roman" w:hAnsi="Times New Roman" w:cs="Times New Roman"/>
          <w:sz w:val="24"/>
          <w:szCs w:val="24"/>
        </w:rPr>
        <w:t xml:space="preserve"> 17</w:t>
      </w:r>
      <w:r w:rsidR="004F4A0B">
        <w:rPr>
          <w:rFonts w:ascii="Times New Roman" w:hAnsi="Times New Roman" w:cs="Times New Roman"/>
          <w:sz w:val="24"/>
          <w:szCs w:val="24"/>
        </w:rPr>
        <w:t>.</w:t>
      </w:r>
      <w:r w:rsidR="004C77E7" w:rsidRPr="00A305BB">
        <w:rPr>
          <w:rFonts w:ascii="Times New Roman" w:hAnsi="Times New Roman" w:cs="Times New Roman"/>
          <w:sz w:val="24"/>
          <w:szCs w:val="24"/>
        </w:rPr>
        <w:t xml:space="preserve">1. </w:t>
      </w:r>
      <w:r w:rsidR="004C77E7">
        <w:rPr>
          <w:rFonts w:ascii="Times New Roman" w:hAnsi="Times New Roman" w:cs="Times New Roman"/>
          <w:sz w:val="24"/>
          <w:szCs w:val="24"/>
        </w:rPr>
        <w:t>Oktober</w:t>
      </w:r>
      <w:r w:rsidR="0080090E">
        <w:rPr>
          <w:rFonts w:ascii="Times New Roman" w:hAnsi="Times New Roman" w:cs="Times New Roman"/>
          <w:sz w:val="24"/>
          <w:szCs w:val="24"/>
        </w:rPr>
        <w:t xml:space="preserve"> 2016</w:t>
      </w:r>
      <w:r w:rsidR="004C77E7" w:rsidRPr="00A305BB">
        <w:rPr>
          <w:rFonts w:ascii="Times New Roman" w:hAnsi="Times New Roman" w:cs="Times New Roman"/>
          <w:sz w:val="24"/>
          <w:szCs w:val="24"/>
        </w:rPr>
        <w:t>, Hal:</w:t>
      </w:r>
      <w:r w:rsidR="004C77E7">
        <w:rPr>
          <w:rFonts w:ascii="Times New Roman" w:hAnsi="Times New Roman" w:cs="Times New Roman"/>
          <w:sz w:val="24"/>
          <w:szCs w:val="24"/>
        </w:rPr>
        <w:t xml:space="preserve"> 395-425</w:t>
      </w:r>
    </w:p>
    <w:p w14:paraId="2B02DA8C" w14:textId="780966B1" w:rsidR="00DB4821" w:rsidRPr="00DB4821" w:rsidRDefault="00F73FEF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ura, J. (2017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DB5C90">
        <w:rPr>
          <w:rFonts w:ascii="Times New Roman" w:hAnsi="Times New Roman" w:cs="Times New Roman"/>
          <w:i/>
          <w:noProof/>
          <w:sz w:val="24"/>
          <w:szCs w:val="24"/>
        </w:rPr>
        <w:t>Pengaruh Profitabilitas, Likuiditas, Solvabilitas, dan Ukuran Perusahaan Terhadap Audit Report Lag pada Perusahaan yang Terdaftar di Bursa Efek Indonesia (Studi Kasus pada Sektor Manufaktur)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C77E7">
        <w:rPr>
          <w:rFonts w:ascii="Times New Roman" w:hAnsi="Times New Roman" w:cs="Times New Roman"/>
          <w:sz w:val="24"/>
          <w:szCs w:val="24"/>
        </w:rPr>
        <w:t>JIBEKA, Vol</w:t>
      </w:r>
      <w:r w:rsidR="00B9203E">
        <w:rPr>
          <w:rFonts w:ascii="Times New Roman" w:hAnsi="Times New Roman" w:cs="Times New Roman"/>
          <w:sz w:val="24"/>
          <w:szCs w:val="24"/>
        </w:rPr>
        <w:t>.</w:t>
      </w:r>
      <w:r w:rsidR="004C77E7">
        <w:rPr>
          <w:rFonts w:ascii="Times New Roman" w:hAnsi="Times New Roman" w:cs="Times New Roman"/>
          <w:sz w:val="24"/>
          <w:szCs w:val="24"/>
        </w:rPr>
        <w:t xml:space="preserve"> 11</w:t>
      </w:r>
      <w:r w:rsidR="004C77E7" w:rsidRPr="00A305BB">
        <w:rPr>
          <w:rFonts w:ascii="Times New Roman" w:hAnsi="Times New Roman" w:cs="Times New Roman"/>
          <w:sz w:val="24"/>
          <w:szCs w:val="24"/>
        </w:rPr>
        <w:t xml:space="preserve">. 1. </w:t>
      </w:r>
      <w:r w:rsidR="004C77E7">
        <w:rPr>
          <w:rFonts w:ascii="Times New Roman" w:hAnsi="Times New Roman" w:cs="Times New Roman"/>
          <w:sz w:val="24"/>
          <w:szCs w:val="24"/>
        </w:rPr>
        <w:t>Februari</w:t>
      </w:r>
      <w:r w:rsidR="0080090E">
        <w:rPr>
          <w:rFonts w:ascii="Times New Roman" w:hAnsi="Times New Roman" w:cs="Times New Roman"/>
          <w:sz w:val="24"/>
          <w:szCs w:val="24"/>
        </w:rPr>
        <w:t xml:space="preserve"> 2017</w:t>
      </w:r>
      <w:r w:rsidR="004C77E7" w:rsidRPr="00A305BB">
        <w:rPr>
          <w:rFonts w:ascii="Times New Roman" w:hAnsi="Times New Roman" w:cs="Times New Roman"/>
          <w:sz w:val="24"/>
          <w:szCs w:val="24"/>
        </w:rPr>
        <w:t>, Hal:</w:t>
      </w:r>
      <w:r w:rsidR="004C77E7">
        <w:rPr>
          <w:rFonts w:ascii="Times New Roman" w:hAnsi="Times New Roman" w:cs="Times New Roman"/>
          <w:sz w:val="24"/>
          <w:szCs w:val="24"/>
        </w:rPr>
        <w:t xml:space="preserve"> 64-70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786EEC3" w14:textId="4B86435A" w:rsidR="00DB4821" w:rsidRPr="00DB4821" w:rsidRDefault="00DB5C90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yer</w:t>
      </w:r>
      <w:r w:rsidR="00511E1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, J</w:t>
      </w:r>
      <w:r w:rsidR="00511E13">
        <w:rPr>
          <w:rFonts w:ascii="Times New Roman" w:hAnsi="Times New Roman" w:cs="Times New Roman"/>
          <w:noProof/>
          <w:sz w:val="24"/>
          <w:szCs w:val="24"/>
        </w:rPr>
        <w:t>ames</w:t>
      </w:r>
      <w:r>
        <w:rPr>
          <w:rFonts w:ascii="Times New Roman" w:hAnsi="Times New Roman" w:cs="Times New Roman"/>
          <w:noProof/>
          <w:sz w:val="24"/>
          <w:szCs w:val="24"/>
        </w:rPr>
        <w:t>. C.IV dan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Arthur J. McHugh (1975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DB5C90">
        <w:rPr>
          <w:rFonts w:ascii="Times New Roman" w:hAnsi="Times New Roman" w:cs="Times New Roman"/>
          <w:i/>
          <w:noProof/>
          <w:sz w:val="24"/>
          <w:szCs w:val="24"/>
        </w:rPr>
        <w:t>The Timeliness of the Australian Annual Report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305BB">
        <w:rPr>
          <w:rFonts w:ascii="Times New Roman" w:hAnsi="Times New Roman" w:cs="Times New Roman"/>
          <w:sz w:val="24"/>
          <w:szCs w:val="24"/>
        </w:rPr>
        <w:t>Journal Accounting Research, Vol. 13, No. 2, pp. 204-219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E826C04" w14:textId="222F1561" w:rsidR="00DB4821" w:rsidRPr="00DB4821" w:rsidRDefault="00511E13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Firliana, Isna. dan Sri Sulasmiyati</w:t>
      </w:r>
      <w:r w:rsidR="00F73FEF">
        <w:rPr>
          <w:rFonts w:ascii="Times New Roman" w:hAnsi="Times New Roman" w:cs="Times New Roman"/>
          <w:noProof/>
          <w:sz w:val="24"/>
          <w:szCs w:val="24"/>
        </w:rPr>
        <w:t>. (2017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511E13">
        <w:rPr>
          <w:rFonts w:ascii="Times New Roman" w:hAnsi="Times New Roman" w:cs="Times New Roman"/>
          <w:i/>
          <w:noProof/>
          <w:sz w:val="24"/>
          <w:szCs w:val="24"/>
        </w:rPr>
        <w:t>Pengaruh Ukuran Perusahaan, Profitabilitas, dan Solvabilitas Terhadap Audit Delay (Studi pada Perusahaan LQ 45 Sub-Sektor serta Manufaktur yang Terdaftar di bursa Efek Indonesia (BEI) Tahun 2011-2015)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Jurnal Administrasi Bisnis, Vol</w:t>
      </w:r>
      <w:r w:rsidR="00B9203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46</w:t>
      </w:r>
      <w:r w:rsidR="004F4A0B">
        <w:rPr>
          <w:rFonts w:ascii="Times New Roman" w:hAnsi="Times New Roman" w:cs="Times New Roman"/>
          <w:sz w:val="24"/>
          <w:szCs w:val="24"/>
        </w:rPr>
        <w:t>, No.1,</w:t>
      </w:r>
      <w:r w:rsidRPr="00A305BB">
        <w:rPr>
          <w:rFonts w:ascii="Times New Roman" w:hAnsi="Times New Roman" w:cs="Times New Roman"/>
          <w:sz w:val="24"/>
          <w:szCs w:val="24"/>
        </w:rPr>
        <w:t xml:space="preserve"> </w:t>
      </w:r>
      <w:r w:rsidR="00F73FEF">
        <w:rPr>
          <w:rFonts w:ascii="Times New Roman" w:hAnsi="Times New Roman" w:cs="Times New Roman"/>
          <w:sz w:val="24"/>
          <w:szCs w:val="24"/>
        </w:rPr>
        <w:t>Mei</w:t>
      </w:r>
      <w:r w:rsidR="0080090E">
        <w:rPr>
          <w:rFonts w:ascii="Times New Roman" w:hAnsi="Times New Roman" w:cs="Times New Roman"/>
          <w:sz w:val="24"/>
          <w:szCs w:val="24"/>
        </w:rPr>
        <w:t xml:space="preserve"> 2017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C76CE59" w14:textId="520F5E79" w:rsidR="00DB4821" w:rsidRPr="00DB4821" w:rsidRDefault="00DB4821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lastRenderedPageBreak/>
        <w:t>Ghozali, I</w:t>
      </w:r>
      <w:r w:rsidR="00F73FEF">
        <w:rPr>
          <w:rFonts w:ascii="Times New Roman" w:hAnsi="Times New Roman" w:cs="Times New Roman"/>
          <w:noProof/>
          <w:sz w:val="24"/>
          <w:szCs w:val="24"/>
        </w:rPr>
        <w:t>mam (2018)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B4821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="00F73FEF">
        <w:rPr>
          <w:rFonts w:ascii="Times New Roman" w:hAnsi="Times New Roman" w:cs="Times New Roman"/>
          <w:noProof/>
          <w:sz w:val="24"/>
          <w:szCs w:val="24"/>
        </w:rPr>
        <w:t>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Semarang: Badan Penerbit Universitas Diponegoro.</w:t>
      </w:r>
    </w:p>
    <w:p w14:paraId="24D71C5A" w14:textId="722CC9D4" w:rsidR="00DB4821" w:rsidRPr="00DB4821" w:rsidRDefault="00DB4821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t>Handa</w:t>
      </w:r>
      <w:r w:rsidR="00F73FEF">
        <w:rPr>
          <w:rFonts w:ascii="Times New Roman" w:hAnsi="Times New Roman" w:cs="Times New Roman"/>
          <w:noProof/>
          <w:sz w:val="24"/>
          <w:szCs w:val="24"/>
        </w:rPr>
        <w:t>yani, Ade Putri dan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73FEF">
        <w:rPr>
          <w:rFonts w:ascii="Times New Roman" w:hAnsi="Times New Roman" w:cs="Times New Roman"/>
          <w:noProof/>
          <w:sz w:val="24"/>
          <w:szCs w:val="24"/>
        </w:rPr>
        <w:t>Made Gede Wirakusuma (2013)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73FEF">
        <w:rPr>
          <w:rFonts w:ascii="Times New Roman" w:hAnsi="Times New Roman" w:cs="Times New Roman"/>
          <w:i/>
          <w:noProof/>
          <w:sz w:val="24"/>
          <w:szCs w:val="24"/>
        </w:rPr>
        <w:t>Pengaruh Profitabilitas, Solvabilitas, Reputasi Kantor Akuntan Publik Pada Ketidaktepatwaktuan Publikasi Laporan Keuangan Perusahaan di BEI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73FEF" w:rsidRPr="00A305BB">
        <w:rPr>
          <w:rFonts w:ascii="Times New Roman" w:hAnsi="Times New Roman" w:cs="Times New Roman"/>
          <w:sz w:val="24"/>
          <w:szCs w:val="24"/>
        </w:rPr>
        <w:t>E-Jurnal Akunt</w:t>
      </w:r>
      <w:r w:rsidR="00F73FEF">
        <w:rPr>
          <w:rFonts w:ascii="Times New Roman" w:hAnsi="Times New Roman" w:cs="Times New Roman"/>
          <w:sz w:val="24"/>
          <w:szCs w:val="24"/>
        </w:rPr>
        <w:t>ansi Universitas Udayana, Vol</w:t>
      </w:r>
      <w:r w:rsidR="00B9203E">
        <w:rPr>
          <w:rFonts w:ascii="Times New Roman" w:hAnsi="Times New Roman" w:cs="Times New Roman"/>
          <w:sz w:val="24"/>
          <w:szCs w:val="24"/>
        </w:rPr>
        <w:t>.</w:t>
      </w:r>
      <w:r w:rsidR="00F73FEF">
        <w:rPr>
          <w:rFonts w:ascii="Times New Roman" w:hAnsi="Times New Roman" w:cs="Times New Roman"/>
          <w:sz w:val="24"/>
          <w:szCs w:val="24"/>
        </w:rPr>
        <w:t xml:space="preserve"> 4.3</w:t>
      </w:r>
      <w:r w:rsidR="0080090E">
        <w:rPr>
          <w:rFonts w:ascii="Times New Roman" w:hAnsi="Times New Roman" w:cs="Times New Roman"/>
          <w:sz w:val="24"/>
          <w:szCs w:val="24"/>
        </w:rPr>
        <w:t xml:space="preserve"> (2013)</w:t>
      </w:r>
      <w:r w:rsidR="00B9203E">
        <w:rPr>
          <w:rFonts w:ascii="Times New Roman" w:hAnsi="Times New Roman" w:cs="Times New Roman"/>
          <w:sz w:val="24"/>
          <w:szCs w:val="24"/>
        </w:rPr>
        <w:t>,</w:t>
      </w:r>
      <w:r w:rsidR="00F73FEF" w:rsidRPr="00A305BB">
        <w:rPr>
          <w:rFonts w:ascii="Times New Roman" w:hAnsi="Times New Roman" w:cs="Times New Roman"/>
          <w:sz w:val="24"/>
          <w:szCs w:val="24"/>
        </w:rPr>
        <w:t xml:space="preserve"> Hal:</w:t>
      </w:r>
      <w:r w:rsidR="00F73FEF">
        <w:rPr>
          <w:rFonts w:ascii="Times New Roman" w:hAnsi="Times New Roman" w:cs="Times New Roman"/>
          <w:sz w:val="24"/>
          <w:szCs w:val="24"/>
        </w:rPr>
        <w:t xml:space="preserve"> 472-488</w:t>
      </w:r>
      <w:r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B677173" w14:textId="6A25B3F5" w:rsidR="00DB4821" w:rsidRPr="00DB4821" w:rsidRDefault="00F73FEF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arahap, Sofyan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>
        <w:rPr>
          <w:rFonts w:ascii="Times New Roman" w:hAnsi="Times New Roman" w:cs="Times New Roman"/>
          <w:noProof/>
          <w:sz w:val="24"/>
          <w:szCs w:val="24"/>
        </w:rPr>
        <w:t>yafri (1996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DB4821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 Laporan Keuanga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Jakarta: Bumi Aksara.</w:t>
      </w:r>
    </w:p>
    <w:p w14:paraId="7A7830ED" w14:textId="7039606F" w:rsidR="00DB4821" w:rsidRPr="00DB4821" w:rsidRDefault="00F73FEF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ery (2016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DB4821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, Integrated and Comprehensive Edition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>. Indonesia: Gramedia Widiasarana Indonesia.</w:t>
      </w:r>
    </w:p>
    <w:p w14:paraId="6FF9E084" w14:textId="7A4C06BC" w:rsidR="00DB4821" w:rsidRPr="00DB4821" w:rsidRDefault="00DB4821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t>Indonesia, I</w:t>
      </w:r>
      <w:r w:rsidR="0080090E">
        <w:rPr>
          <w:rFonts w:ascii="Times New Roman" w:hAnsi="Times New Roman" w:cs="Times New Roman"/>
          <w:noProof/>
          <w:sz w:val="24"/>
          <w:szCs w:val="24"/>
        </w:rPr>
        <w:t>katan Akuntan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(2015). </w:t>
      </w:r>
      <w:r w:rsidRPr="00DB4821">
        <w:rPr>
          <w:rFonts w:ascii="Times New Roman" w:hAnsi="Times New Roman" w:cs="Times New Roman"/>
          <w:i/>
          <w:iCs/>
          <w:noProof/>
          <w:sz w:val="24"/>
          <w:szCs w:val="24"/>
        </w:rPr>
        <w:t>Standar Akuntansi Keuangan</w:t>
      </w:r>
      <w:r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02721DC" w14:textId="23DF913C" w:rsidR="00DB4821" w:rsidRPr="00DB4821" w:rsidRDefault="00DB4821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t>Indonesia, I</w:t>
      </w:r>
      <w:r w:rsidR="0080090E">
        <w:rPr>
          <w:rFonts w:ascii="Times New Roman" w:hAnsi="Times New Roman" w:cs="Times New Roman"/>
          <w:noProof/>
          <w:sz w:val="24"/>
          <w:szCs w:val="24"/>
        </w:rPr>
        <w:t>katan Akuntan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(2017). </w:t>
      </w:r>
      <w:r w:rsidRPr="00DB4821">
        <w:rPr>
          <w:rFonts w:ascii="Times New Roman" w:hAnsi="Times New Roman" w:cs="Times New Roman"/>
          <w:i/>
          <w:iCs/>
          <w:noProof/>
          <w:sz w:val="24"/>
          <w:szCs w:val="24"/>
        </w:rPr>
        <w:t>Standar Akuntansi Keuangan</w:t>
      </w:r>
      <w:r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84AE324" w14:textId="0086250D" w:rsidR="00DB4821" w:rsidRPr="00DB4821" w:rsidRDefault="00DB4821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t>Iskandar</w:t>
      </w:r>
      <w:r w:rsidR="0080090E">
        <w:rPr>
          <w:rFonts w:ascii="Times New Roman" w:hAnsi="Times New Roman" w:cs="Times New Roman"/>
          <w:noProof/>
          <w:sz w:val="24"/>
          <w:szCs w:val="24"/>
        </w:rPr>
        <w:t>, Meylisa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J</w:t>
      </w:r>
      <w:r w:rsidR="0080090E">
        <w:rPr>
          <w:rFonts w:ascii="Times New Roman" w:hAnsi="Times New Roman" w:cs="Times New Roman"/>
          <w:noProof/>
          <w:sz w:val="24"/>
          <w:szCs w:val="24"/>
        </w:rPr>
        <w:t>anuar dan Estralita Trisnawati (2010)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0090E">
        <w:rPr>
          <w:rFonts w:ascii="Times New Roman" w:hAnsi="Times New Roman" w:cs="Times New Roman"/>
          <w:i/>
          <w:noProof/>
          <w:sz w:val="24"/>
          <w:szCs w:val="24"/>
        </w:rPr>
        <w:t>Faktor-Faktor yang Mempengaruhi Audit Report Lag Pada Perusahaan yang Terdaftar di Bursa Efek Indonesia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80090E">
        <w:rPr>
          <w:rFonts w:ascii="Times New Roman" w:hAnsi="Times New Roman" w:cs="Times New Roman"/>
          <w:sz w:val="24"/>
          <w:szCs w:val="24"/>
        </w:rPr>
        <w:t>Jurnal Bisnis dan Akuntansi Vol</w:t>
      </w:r>
      <w:r w:rsidR="00B9203E">
        <w:rPr>
          <w:rFonts w:ascii="Times New Roman" w:hAnsi="Times New Roman" w:cs="Times New Roman"/>
          <w:sz w:val="24"/>
          <w:szCs w:val="24"/>
        </w:rPr>
        <w:t>.</w:t>
      </w:r>
      <w:r w:rsidR="0080090E">
        <w:rPr>
          <w:rFonts w:ascii="Times New Roman" w:hAnsi="Times New Roman" w:cs="Times New Roman"/>
          <w:sz w:val="24"/>
          <w:szCs w:val="24"/>
        </w:rPr>
        <w:t xml:space="preserve"> 12</w:t>
      </w:r>
      <w:r w:rsidR="004F4A0B">
        <w:rPr>
          <w:rFonts w:ascii="Times New Roman" w:hAnsi="Times New Roman" w:cs="Times New Roman"/>
          <w:sz w:val="24"/>
          <w:szCs w:val="24"/>
        </w:rPr>
        <w:t>, No.</w:t>
      </w:r>
      <w:r w:rsidR="0080090E">
        <w:rPr>
          <w:rFonts w:ascii="Times New Roman" w:hAnsi="Times New Roman" w:cs="Times New Roman"/>
          <w:sz w:val="24"/>
          <w:szCs w:val="24"/>
        </w:rPr>
        <w:t>3, Desember 2010</w:t>
      </w:r>
      <w:r w:rsidR="00B9203E">
        <w:rPr>
          <w:rFonts w:ascii="Times New Roman" w:hAnsi="Times New Roman" w:cs="Times New Roman"/>
          <w:sz w:val="24"/>
          <w:szCs w:val="24"/>
        </w:rPr>
        <w:t>,</w:t>
      </w:r>
      <w:r w:rsidR="0080090E" w:rsidRPr="00A305BB">
        <w:rPr>
          <w:rFonts w:ascii="Times New Roman" w:hAnsi="Times New Roman" w:cs="Times New Roman"/>
          <w:sz w:val="24"/>
          <w:szCs w:val="24"/>
        </w:rPr>
        <w:t xml:space="preserve"> Hal:</w:t>
      </w:r>
      <w:r w:rsidR="0080090E">
        <w:rPr>
          <w:rFonts w:ascii="Times New Roman" w:hAnsi="Times New Roman" w:cs="Times New Roman"/>
          <w:sz w:val="24"/>
          <w:szCs w:val="24"/>
        </w:rPr>
        <w:t xml:space="preserve"> 175-186</w:t>
      </w:r>
      <w:r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BF8BD56" w14:textId="2E84D81F" w:rsidR="00DB4821" w:rsidRPr="00DB4821" w:rsidRDefault="00DB4821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t>Kartika, A</w:t>
      </w:r>
      <w:r w:rsidR="0080090E">
        <w:rPr>
          <w:rFonts w:ascii="Times New Roman" w:hAnsi="Times New Roman" w:cs="Times New Roman"/>
          <w:noProof/>
          <w:sz w:val="24"/>
          <w:szCs w:val="24"/>
        </w:rPr>
        <w:t>ndi (2009)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0090E">
        <w:rPr>
          <w:rFonts w:ascii="Times New Roman" w:hAnsi="Times New Roman" w:cs="Times New Roman"/>
          <w:i/>
          <w:noProof/>
          <w:sz w:val="24"/>
          <w:szCs w:val="24"/>
        </w:rPr>
        <w:t>Faktor-faktor yang Mempengaruhi Audit Delay di Indonesia (Studi Empiris Pada Perusahaan-Perusahaan LQ 45 yang Terdaftar di Bursa Efek Jakarta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80090E">
        <w:rPr>
          <w:rFonts w:ascii="Times New Roman" w:hAnsi="Times New Roman" w:cs="Times New Roman"/>
          <w:sz w:val="24"/>
          <w:szCs w:val="24"/>
        </w:rPr>
        <w:t>Jurnal Bisnis dan Ekonomi Vol</w:t>
      </w:r>
      <w:r w:rsidR="00B9203E">
        <w:rPr>
          <w:rFonts w:ascii="Times New Roman" w:hAnsi="Times New Roman" w:cs="Times New Roman"/>
          <w:sz w:val="24"/>
          <w:szCs w:val="24"/>
        </w:rPr>
        <w:t>.</w:t>
      </w:r>
      <w:r w:rsidR="0080090E">
        <w:rPr>
          <w:rFonts w:ascii="Times New Roman" w:hAnsi="Times New Roman" w:cs="Times New Roman"/>
          <w:sz w:val="24"/>
          <w:szCs w:val="24"/>
        </w:rPr>
        <w:t xml:space="preserve"> 16</w:t>
      </w:r>
      <w:r w:rsidR="004F4A0B">
        <w:rPr>
          <w:rFonts w:ascii="Times New Roman" w:hAnsi="Times New Roman" w:cs="Times New Roman"/>
          <w:sz w:val="24"/>
          <w:szCs w:val="24"/>
        </w:rPr>
        <w:t>, No.</w:t>
      </w:r>
      <w:r w:rsidR="0080090E">
        <w:rPr>
          <w:rFonts w:ascii="Times New Roman" w:hAnsi="Times New Roman" w:cs="Times New Roman"/>
          <w:sz w:val="24"/>
          <w:szCs w:val="24"/>
        </w:rPr>
        <w:t>1, Maret 2009</w:t>
      </w:r>
      <w:r w:rsidR="00B9203E">
        <w:rPr>
          <w:rFonts w:ascii="Times New Roman" w:hAnsi="Times New Roman" w:cs="Times New Roman"/>
          <w:sz w:val="24"/>
          <w:szCs w:val="24"/>
        </w:rPr>
        <w:t>,</w:t>
      </w:r>
      <w:r w:rsidR="0080090E" w:rsidRPr="00A305BB">
        <w:rPr>
          <w:rFonts w:ascii="Times New Roman" w:hAnsi="Times New Roman" w:cs="Times New Roman"/>
          <w:sz w:val="24"/>
          <w:szCs w:val="24"/>
        </w:rPr>
        <w:t xml:space="preserve"> Hal:</w:t>
      </w:r>
      <w:r w:rsidR="0080090E">
        <w:rPr>
          <w:rFonts w:ascii="Times New Roman" w:hAnsi="Times New Roman" w:cs="Times New Roman"/>
          <w:sz w:val="24"/>
          <w:szCs w:val="24"/>
        </w:rPr>
        <w:t xml:space="preserve"> 1-17</w:t>
      </w:r>
      <w:r w:rsidR="0080090E"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0845D3E" w14:textId="01D6308F" w:rsidR="00DB4821" w:rsidRPr="00DB4821" w:rsidRDefault="00DB4821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t>Kartika, A</w:t>
      </w:r>
      <w:r w:rsidR="0080090E">
        <w:rPr>
          <w:rFonts w:ascii="Times New Roman" w:hAnsi="Times New Roman" w:cs="Times New Roman"/>
          <w:noProof/>
          <w:sz w:val="24"/>
          <w:szCs w:val="24"/>
        </w:rPr>
        <w:t>ndi (2011)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0090E">
        <w:rPr>
          <w:rFonts w:ascii="Times New Roman" w:hAnsi="Times New Roman" w:cs="Times New Roman"/>
          <w:i/>
          <w:noProof/>
          <w:sz w:val="24"/>
          <w:szCs w:val="24"/>
        </w:rPr>
        <w:t>Faktor-faktor yang Mempengaruhi Audit Delay pada Perusahaan Manufaktur yang Terdaftar di BEI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80090E">
        <w:rPr>
          <w:rFonts w:ascii="Times New Roman" w:hAnsi="Times New Roman" w:cs="Times New Roman"/>
          <w:sz w:val="24"/>
          <w:szCs w:val="24"/>
        </w:rPr>
        <w:t>Dinamika Keuangan dan Perbankan Vol</w:t>
      </w:r>
      <w:r w:rsidR="00B9203E">
        <w:rPr>
          <w:rFonts w:ascii="Times New Roman" w:hAnsi="Times New Roman" w:cs="Times New Roman"/>
          <w:sz w:val="24"/>
          <w:szCs w:val="24"/>
        </w:rPr>
        <w:t>.</w:t>
      </w:r>
      <w:r w:rsidR="0080090E">
        <w:rPr>
          <w:rFonts w:ascii="Times New Roman" w:hAnsi="Times New Roman" w:cs="Times New Roman"/>
          <w:sz w:val="24"/>
          <w:szCs w:val="24"/>
        </w:rPr>
        <w:t xml:space="preserve"> 3</w:t>
      </w:r>
      <w:r w:rsidR="004F4A0B">
        <w:rPr>
          <w:rFonts w:ascii="Times New Roman" w:hAnsi="Times New Roman" w:cs="Times New Roman"/>
          <w:sz w:val="24"/>
          <w:szCs w:val="24"/>
        </w:rPr>
        <w:t>, No.</w:t>
      </w:r>
      <w:r w:rsidR="0080090E">
        <w:rPr>
          <w:rFonts w:ascii="Times New Roman" w:hAnsi="Times New Roman" w:cs="Times New Roman"/>
          <w:sz w:val="24"/>
          <w:szCs w:val="24"/>
        </w:rPr>
        <w:t>2, November 2011</w:t>
      </w:r>
      <w:r w:rsidR="00B9203E">
        <w:rPr>
          <w:rFonts w:ascii="Times New Roman" w:hAnsi="Times New Roman" w:cs="Times New Roman"/>
          <w:sz w:val="24"/>
          <w:szCs w:val="24"/>
        </w:rPr>
        <w:t>,</w:t>
      </w:r>
      <w:r w:rsidR="0080090E" w:rsidRPr="00A305BB">
        <w:rPr>
          <w:rFonts w:ascii="Times New Roman" w:hAnsi="Times New Roman" w:cs="Times New Roman"/>
          <w:sz w:val="24"/>
          <w:szCs w:val="24"/>
        </w:rPr>
        <w:t xml:space="preserve"> Hal:</w:t>
      </w:r>
      <w:r w:rsidR="0080090E">
        <w:rPr>
          <w:rFonts w:ascii="Times New Roman" w:hAnsi="Times New Roman" w:cs="Times New Roman"/>
          <w:sz w:val="24"/>
          <w:szCs w:val="24"/>
        </w:rPr>
        <w:t xml:space="preserve"> 152-171</w:t>
      </w:r>
      <w:r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0F9D490" w14:textId="0387FD97" w:rsidR="00DB4821" w:rsidRPr="00DB4821" w:rsidRDefault="00D46A5E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asmir (2016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DB4821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Jakarta: Rajawali Pers.</w:t>
      </w:r>
    </w:p>
    <w:p w14:paraId="5B5C6543" w14:textId="5017C540" w:rsidR="00DB4821" w:rsidRPr="00DB4821" w:rsidRDefault="00DB4821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t>Kieso, D</w:t>
      </w:r>
      <w:r w:rsidR="00D46A5E">
        <w:rPr>
          <w:rFonts w:ascii="Times New Roman" w:hAnsi="Times New Roman" w:cs="Times New Roman"/>
          <w:noProof/>
          <w:sz w:val="24"/>
          <w:szCs w:val="24"/>
        </w:rPr>
        <w:t>onald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E.</w:t>
      </w:r>
      <w:r w:rsidR="00D46A5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46A5E" w:rsidRPr="00D46A5E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 w:rsidR="00D46A5E">
        <w:rPr>
          <w:rFonts w:ascii="Times New Roman" w:hAnsi="Times New Roman" w:cs="Times New Roman"/>
          <w:noProof/>
          <w:sz w:val="24"/>
          <w:szCs w:val="24"/>
        </w:rPr>
        <w:t xml:space="preserve"> (2018)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B4821">
        <w:rPr>
          <w:rFonts w:ascii="Times New Roman" w:hAnsi="Times New Roman" w:cs="Times New Roman"/>
          <w:i/>
          <w:iCs/>
          <w:noProof/>
          <w:sz w:val="24"/>
          <w:szCs w:val="24"/>
        </w:rPr>
        <w:t>Intermediate Accounting IFRS Edition</w:t>
      </w:r>
      <w:r w:rsidR="00D46A5E">
        <w:rPr>
          <w:rFonts w:ascii="Times New Roman" w:hAnsi="Times New Roman" w:cs="Times New Roman"/>
          <w:i/>
          <w:iCs/>
          <w:noProof/>
          <w:sz w:val="24"/>
          <w:szCs w:val="24"/>
        </w:rPr>
        <w:t>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46A5E">
        <w:rPr>
          <w:rFonts w:ascii="Times New Roman" w:hAnsi="Times New Roman" w:cs="Times New Roman"/>
          <w:noProof/>
          <w:sz w:val="24"/>
          <w:szCs w:val="24"/>
        </w:rPr>
        <w:t>Third Edition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United States of America: John Wiley &amp; Sons Inc.</w:t>
      </w:r>
    </w:p>
    <w:p w14:paraId="287AD34D" w14:textId="7BACF35F" w:rsidR="00DB4821" w:rsidRPr="00DB4821" w:rsidRDefault="004F4A0B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Lianto, Novice dan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Budi Hartono Kusuma (2010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4F4A0B">
        <w:rPr>
          <w:rFonts w:ascii="Times New Roman" w:hAnsi="Times New Roman" w:cs="Times New Roman"/>
          <w:i/>
          <w:noProof/>
          <w:sz w:val="24"/>
          <w:szCs w:val="24"/>
        </w:rPr>
        <w:t>Faktor-Faktor yang Berpengaruh Terhadap Audit Report Lag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Jurnal Bisnis dan Akuntansi Vol 12, No.2, Agustus 2010</w:t>
      </w:r>
      <w:r w:rsidR="00B9203E">
        <w:rPr>
          <w:rFonts w:ascii="Times New Roman" w:hAnsi="Times New Roman" w:cs="Times New Roman"/>
          <w:sz w:val="24"/>
          <w:szCs w:val="24"/>
        </w:rPr>
        <w:t>,</w:t>
      </w:r>
      <w:r w:rsidRPr="00A305BB">
        <w:rPr>
          <w:rFonts w:ascii="Times New Roman" w:hAnsi="Times New Roman" w:cs="Times New Roman"/>
          <w:sz w:val="24"/>
          <w:szCs w:val="24"/>
        </w:rPr>
        <w:t xml:space="preserve"> Hal:</w:t>
      </w:r>
      <w:r>
        <w:rPr>
          <w:rFonts w:ascii="Times New Roman" w:hAnsi="Times New Roman" w:cs="Times New Roman"/>
          <w:sz w:val="24"/>
          <w:szCs w:val="24"/>
        </w:rPr>
        <w:t xml:space="preserve"> 98-107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B090B7E" w14:textId="447FDE2F" w:rsidR="00DB4821" w:rsidRPr="00DB4821" w:rsidRDefault="006D3B08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ahpar, M. H. (2017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6D3B08">
        <w:rPr>
          <w:rFonts w:ascii="Times New Roman" w:hAnsi="Times New Roman" w:cs="Times New Roman"/>
          <w:i/>
          <w:noProof/>
          <w:sz w:val="24"/>
          <w:szCs w:val="24"/>
        </w:rPr>
        <w:t>Kinsteel’s Request to Delay</w:t>
      </w:r>
      <w:r w:rsidRPr="006D3B08">
        <w:rPr>
          <w:rFonts w:ascii="Times New Roman" w:hAnsi="Times New Roman" w:cs="Times New Roman"/>
          <w:i/>
          <w:noProof/>
          <w:sz w:val="24"/>
          <w:szCs w:val="24"/>
        </w:rPr>
        <w:t xml:space="preserve"> Issuing Annual Report Rejecte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diakses 16 Oktober 2018, 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>https://www.thestar.com.my/business/business-news/2017/10/19/bursa-securities-turns-down-kinsteels-request-to-delay-issuing-annual-report/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50A9512" w14:textId="290A48C8" w:rsidR="00DB4821" w:rsidRPr="00DB4821" w:rsidRDefault="006D3B08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elani, Agustina (2016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6D3B08">
        <w:rPr>
          <w:rFonts w:ascii="Times New Roman" w:hAnsi="Times New Roman" w:cs="Times New Roman"/>
          <w:i/>
          <w:noProof/>
          <w:sz w:val="24"/>
          <w:szCs w:val="24"/>
        </w:rPr>
        <w:t>Belum Sampaikan Laporan Tahunan, BEI Beri Sanksi ke 63 Emite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diakses 16 Oktober 2018, 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>https://www.liputan6.com/bisnis/read/2532990/belum-sampaikan-laporan-tahunan-bei-beri-sanksi-ke-63-emiten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205CB80" w14:textId="77251AF9" w:rsidR="00DB4821" w:rsidRPr="00DB4821" w:rsidRDefault="006D3B08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essier, William F. </w:t>
      </w:r>
      <w:r w:rsidRPr="006D3B08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80B48">
        <w:rPr>
          <w:rFonts w:ascii="Times New Roman" w:hAnsi="Times New Roman" w:cs="Times New Roman"/>
          <w:noProof/>
          <w:sz w:val="24"/>
          <w:szCs w:val="24"/>
        </w:rPr>
        <w:t>(2014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DB4821">
        <w:rPr>
          <w:rFonts w:ascii="Times New Roman" w:hAnsi="Times New Roman" w:cs="Times New Roman"/>
          <w:i/>
          <w:iCs/>
          <w:noProof/>
          <w:sz w:val="24"/>
          <w:szCs w:val="24"/>
        </w:rPr>
        <w:t>Jasa Audit dan Assurance: pendekatan sistemati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Edisi Delapan, </w:t>
      </w:r>
      <w:r w:rsidR="004B3298">
        <w:rPr>
          <w:rFonts w:ascii="Times New Roman" w:hAnsi="Times New Roman" w:cs="Times New Roman"/>
          <w:noProof/>
          <w:sz w:val="24"/>
          <w:szCs w:val="24"/>
        </w:rPr>
        <w:t xml:space="preserve">Jakarta : 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>Salemba Empat.</w:t>
      </w:r>
    </w:p>
    <w:p w14:paraId="235CC000" w14:textId="26CECEDF" w:rsidR="00DB4821" w:rsidRPr="00DB4821" w:rsidRDefault="00037FAD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umpuni, Rahayu</w:t>
      </w:r>
      <w:r w:rsidR="00281B5D">
        <w:rPr>
          <w:rFonts w:ascii="Times New Roman" w:hAnsi="Times New Roman" w:cs="Times New Roman"/>
          <w:noProof/>
          <w:sz w:val="24"/>
          <w:szCs w:val="24"/>
        </w:rPr>
        <w:t xml:space="preserve"> (2011), Skripsi:</w:t>
      </w:r>
      <w:r w:rsidR="00DB4821" w:rsidRPr="00281B5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281B5D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Audit Delay pada Perusahaan Non Keuangan di Bursa Efek Indonesia Tahun 2006-2008</w:t>
      </w:r>
      <w:r w:rsidR="00281B5D">
        <w:rPr>
          <w:rFonts w:ascii="Times New Roman" w:hAnsi="Times New Roman" w:cs="Times New Roman"/>
          <w:noProof/>
          <w:sz w:val="24"/>
          <w:szCs w:val="24"/>
        </w:rPr>
        <w:t>, Universitas Diponegoro</w:t>
      </w:r>
      <w:r w:rsidR="000872D8">
        <w:rPr>
          <w:rFonts w:ascii="Times New Roman" w:hAnsi="Times New Roman" w:cs="Times New Roman"/>
          <w:noProof/>
          <w:sz w:val="24"/>
          <w:szCs w:val="24"/>
        </w:rPr>
        <w:t xml:space="preserve"> (Publikasi Ilmiah)</w:t>
      </w:r>
      <w:r w:rsidR="00281B5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83E72F4" w14:textId="2D205AE9" w:rsidR="00DB4821" w:rsidRPr="00DB4821" w:rsidRDefault="00281B5D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Murhadi, Werner R. (2013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281B5D">
        <w:rPr>
          <w:rFonts w:ascii="Times New Roman" w:hAnsi="Times New Roman" w:cs="Times New Roman"/>
          <w:i/>
          <w:noProof/>
          <w:sz w:val="24"/>
          <w:szCs w:val="24"/>
        </w:rPr>
        <w:t>Analisis Laporan Keuangan: Proyeksi d</w:t>
      </w:r>
      <w:r w:rsidRPr="00281B5D">
        <w:rPr>
          <w:rFonts w:ascii="Times New Roman" w:hAnsi="Times New Roman" w:cs="Times New Roman"/>
          <w:i/>
          <w:noProof/>
          <w:sz w:val="24"/>
          <w:szCs w:val="24"/>
        </w:rPr>
        <w:t>an Valuasi Saham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4ECCC1E6" w14:textId="4ACCC4B7" w:rsidR="00DB4821" w:rsidRPr="00DB4821" w:rsidRDefault="00281B5D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urti, Ni Made Dwi Ari dan Ni Luh Sari Widhiyani (2016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281B5D">
        <w:rPr>
          <w:rFonts w:ascii="Times New Roman" w:hAnsi="Times New Roman" w:cs="Times New Roman"/>
          <w:i/>
          <w:noProof/>
          <w:sz w:val="24"/>
          <w:szCs w:val="24"/>
        </w:rPr>
        <w:t>Pengaruh ukuran Perusahaan dan Profitabilitas pada Audit Delay dengan Reputasi KAP sebagai Variabel Pemoderasi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281B5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-Jurnal Akuntansi Universitas Udayana Vol</w:t>
      </w:r>
      <w:r w:rsidR="00B9203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16.1, Juli 2016</w:t>
      </w:r>
      <w:r w:rsidRPr="00A305BB">
        <w:rPr>
          <w:rFonts w:ascii="Times New Roman" w:hAnsi="Times New Roman" w:cs="Times New Roman"/>
          <w:sz w:val="24"/>
          <w:szCs w:val="24"/>
        </w:rPr>
        <w:t>. Hal:</w:t>
      </w:r>
      <w:r>
        <w:rPr>
          <w:rFonts w:ascii="Times New Roman" w:hAnsi="Times New Roman" w:cs="Times New Roman"/>
          <w:sz w:val="24"/>
          <w:szCs w:val="24"/>
        </w:rPr>
        <w:t xml:space="preserve"> 275-305</w:t>
      </w:r>
      <w:r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037646E" w14:textId="0C22C8B4" w:rsidR="00DB4821" w:rsidRPr="00DB4821" w:rsidRDefault="00DB4821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t>Mutia, E</w:t>
      </w:r>
      <w:r w:rsidR="00281B5D">
        <w:rPr>
          <w:rFonts w:ascii="Times New Roman" w:hAnsi="Times New Roman" w:cs="Times New Roman"/>
          <w:noProof/>
          <w:sz w:val="24"/>
          <w:szCs w:val="24"/>
        </w:rPr>
        <w:t xml:space="preserve">vi </w:t>
      </w:r>
      <w:r w:rsidR="00281B5D" w:rsidRPr="00281B5D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 w:rsidR="00281B5D">
        <w:rPr>
          <w:rFonts w:ascii="Times New Roman" w:hAnsi="Times New Roman" w:cs="Times New Roman"/>
          <w:noProof/>
          <w:sz w:val="24"/>
          <w:szCs w:val="24"/>
        </w:rPr>
        <w:t xml:space="preserve"> (2011)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81B5D">
        <w:rPr>
          <w:rFonts w:ascii="Times New Roman" w:hAnsi="Times New Roman" w:cs="Times New Roman"/>
          <w:i/>
          <w:noProof/>
          <w:sz w:val="24"/>
          <w:szCs w:val="24"/>
        </w:rPr>
        <w:t>Pengaruh Ukuran Perusahaan, Profitabilitas dan Ukuran Dewan Komisaris terhadap Pengungkapan Corporate Social Responsinility Pada Perusahaan Manufaktur yang Terdaftar di Bursa Efek Indonesia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81B5D">
        <w:rPr>
          <w:rFonts w:ascii="Times New Roman" w:hAnsi="Times New Roman" w:cs="Times New Roman"/>
          <w:iCs/>
          <w:noProof/>
          <w:sz w:val="24"/>
          <w:szCs w:val="24"/>
        </w:rPr>
        <w:t>Jurnal Telaah &amp; Riset Akuntansi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203E">
        <w:rPr>
          <w:rFonts w:ascii="Times New Roman" w:hAnsi="Times New Roman" w:cs="Times New Roman"/>
          <w:noProof/>
          <w:sz w:val="24"/>
          <w:szCs w:val="24"/>
        </w:rPr>
        <w:t>V</w:t>
      </w:r>
      <w:r w:rsidR="00B9203E">
        <w:rPr>
          <w:rFonts w:ascii="Times New Roman" w:hAnsi="Times New Roman" w:cs="Times New Roman"/>
          <w:sz w:val="24"/>
          <w:szCs w:val="24"/>
        </w:rPr>
        <w:t>ol. 4, No.2, Juli 2011,</w:t>
      </w:r>
      <w:r w:rsidR="00B9203E" w:rsidRPr="00A305BB">
        <w:rPr>
          <w:rFonts w:ascii="Times New Roman" w:hAnsi="Times New Roman" w:cs="Times New Roman"/>
          <w:sz w:val="24"/>
          <w:szCs w:val="24"/>
        </w:rPr>
        <w:t xml:space="preserve"> Hal:</w:t>
      </w:r>
      <w:r w:rsidR="00B9203E">
        <w:rPr>
          <w:rFonts w:ascii="Times New Roman" w:hAnsi="Times New Roman" w:cs="Times New Roman"/>
          <w:sz w:val="24"/>
          <w:szCs w:val="24"/>
        </w:rPr>
        <w:t xml:space="preserve"> 187-201</w:t>
      </w:r>
      <w:r w:rsidR="00B9203E"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8149B91" w14:textId="203BD820" w:rsidR="00DB4821" w:rsidRPr="00DB4821" w:rsidRDefault="00B9203E" w:rsidP="00B9203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ingsih, I Gusti Ayu Puspita Sari dan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Ni Luh Sari Widhiyani</w:t>
      </w:r>
      <w:r w:rsidR="00580B48">
        <w:rPr>
          <w:rFonts w:ascii="Times New Roman" w:hAnsi="Times New Roman" w:cs="Times New Roman"/>
          <w:noProof/>
          <w:sz w:val="24"/>
          <w:szCs w:val="24"/>
        </w:rPr>
        <w:t xml:space="preserve"> (2015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B9203E">
        <w:rPr>
          <w:rFonts w:ascii="Times New Roman" w:hAnsi="Times New Roman" w:cs="Times New Roman"/>
          <w:i/>
          <w:noProof/>
          <w:sz w:val="24"/>
          <w:szCs w:val="24"/>
        </w:rPr>
        <w:t>Pengaruh Ukuran Perusahaan, Laba Operasi, Solvabilitas, Dan Komite Audit Pada Audit Delay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B4821" w:rsidRPr="00B9203E">
        <w:rPr>
          <w:rFonts w:ascii="Times New Roman" w:hAnsi="Times New Roman" w:cs="Times New Roman"/>
          <w:iCs/>
          <w:noProof/>
          <w:sz w:val="24"/>
          <w:szCs w:val="24"/>
        </w:rPr>
        <w:t>E-Jurnal Akuntansi Universitas Udayana</w:t>
      </w:r>
      <w:r w:rsidR="00DB4821" w:rsidRPr="00DB4821">
        <w:rPr>
          <w:rFonts w:ascii="Times New Roman" w:hAnsi="Times New Roman" w:cs="Times New Roman"/>
          <w:i/>
          <w:iCs/>
          <w:noProof/>
          <w:sz w:val="24"/>
          <w:szCs w:val="24"/>
        </w:rPr>
        <w:t>,</w:t>
      </w:r>
      <w:r w:rsidRPr="00B9203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Vol. 12.3 (2015),</w:t>
      </w:r>
      <w:r w:rsidRPr="00A305BB">
        <w:rPr>
          <w:rFonts w:ascii="Times New Roman" w:hAnsi="Times New Roman" w:cs="Times New Roman"/>
          <w:sz w:val="24"/>
          <w:szCs w:val="24"/>
        </w:rPr>
        <w:t xml:space="preserve"> Hal:</w:t>
      </w:r>
      <w:r>
        <w:rPr>
          <w:rFonts w:ascii="Times New Roman" w:hAnsi="Times New Roman" w:cs="Times New Roman"/>
          <w:sz w:val="24"/>
          <w:szCs w:val="24"/>
        </w:rPr>
        <w:t xml:space="preserve"> 481-495</w:t>
      </w:r>
      <w:r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01097F2" w14:textId="7AE78E95" w:rsidR="002C5C0C" w:rsidRPr="00DB4821" w:rsidRDefault="000872D8" w:rsidP="00BA3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urmalita, Fika (2016), Skripsi: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0872D8">
        <w:rPr>
          <w:rFonts w:ascii="Times New Roman" w:hAnsi="Times New Roman" w:cs="Times New Roman"/>
          <w:i/>
          <w:noProof/>
          <w:sz w:val="24"/>
          <w:szCs w:val="24"/>
        </w:rPr>
        <w:t>Pengaruh Ukuran Perusahaan, Profitabilitas, Laba / Rugi Operasi, Opini Auditor, dan Reputasi KAP Terhadap Audit Delay</w:t>
      </w:r>
      <w:r>
        <w:rPr>
          <w:rFonts w:ascii="Times New Roman" w:hAnsi="Times New Roman" w:cs="Times New Roman"/>
          <w:noProof/>
          <w:sz w:val="24"/>
          <w:szCs w:val="24"/>
        </w:rPr>
        <w:t>, Universitas Muhammadiyah Surakarta (Publikasi Ilmiah).</w:t>
      </w:r>
    </w:p>
    <w:p w14:paraId="481AA09B" w14:textId="1812F8C4" w:rsidR="00DB4821" w:rsidRPr="00E71A1C" w:rsidRDefault="00E71A1C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ermatasari, Lia (2012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E71A1C">
        <w:rPr>
          <w:rFonts w:ascii="Times New Roman" w:hAnsi="Times New Roman" w:cs="Times New Roman"/>
          <w:i/>
          <w:noProof/>
          <w:sz w:val="24"/>
          <w:szCs w:val="24"/>
        </w:rPr>
        <w:t>Faktor Internal dan External yang Mempengaruhi Audit Delay dan Timeliness pada Perusahaan Manufaktur yang Terdaftar di Bursa Efek Indonesia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71A1C">
        <w:rPr>
          <w:rFonts w:ascii="Times New Roman" w:hAnsi="Times New Roman" w:cs="Times New Roman"/>
          <w:iCs/>
          <w:noProof/>
          <w:sz w:val="24"/>
          <w:szCs w:val="24"/>
        </w:rPr>
        <w:t>Jurnal Akuntansi Bisnis</w:t>
      </w:r>
      <w:r>
        <w:rPr>
          <w:rFonts w:ascii="Times New Roman" w:hAnsi="Times New Roman" w:cs="Times New Roman"/>
          <w:iCs/>
          <w:noProof/>
          <w:sz w:val="24"/>
          <w:szCs w:val="24"/>
        </w:rPr>
        <w:t>, Vol. XI No. 21, September 2012.</w:t>
      </w:r>
    </w:p>
    <w:p w14:paraId="40902E14" w14:textId="322FC850" w:rsidR="00DB4821" w:rsidRPr="00580B48" w:rsidRDefault="00E71A1C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ourali, Mohammad Reza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71A1C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 w:rsidR="00580B48">
        <w:rPr>
          <w:rFonts w:ascii="Times New Roman" w:hAnsi="Times New Roman" w:cs="Times New Roman"/>
          <w:noProof/>
          <w:sz w:val="24"/>
          <w:szCs w:val="24"/>
        </w:rPr>
        <w:t xml:space="preserve"> (2013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E71A1C">
        <w:rPr>
          <w:rFonts w:ascii="Times New Roman" w:hAnsi="Times New Roman" w:cs="Times New Roman"/>
          <w:i/>
          <w:noProof/>
          <w:sz w:val="24"/>
          <w:szCs w:val="24"/>
        </w:rPr>
        <w:t>Investigation of Effective Factors in Audit Delay : Evidence from Tehran Stock Exchange ( TSE )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0B48">
        <w:rPr>
          <w:rFonts w:ascii="Times New Roman" w:hAnsi="Times New Roman" w:cs="Times New Roman"/>
          <w:iCs/>
          <w:noProof/>
          <w:sz w:val="24"/>
          <w:szCs w:val="24"/>
        </w:rPr>
        <w:t>Research Journal of Applied Sciences, Engineering and Technology</w:t>
      </w:r>
      <w:r w:rsidR="00580B48">
        <w:rPr>
          <w:rFonts w:ascii="Times New Roman" w:hAnsi="Times New Roman" w:cs="Times New Roman"/>
          <w:iCs/>
          <w:noProof/>
          <w:sz w:val="24"/>
          <w:szCs w:val="24"/>
        </w:rPr>
        <w:t xml:space="preserve">, </w:t>
      </w:r>
      <w:r w:rsidR="00580B48" w:rsidRPr="00580B48">
        <w:rPr>
          <w:rFonts w:ascii="Times New Roman" w:hAnsi="Times New Roman" w:cs="Times New Roman"/>
          <w:iCs/>
          <w:noProof/>
          <w:sz w:val="24"/>
          <w:szCs w:val="24"/>
        </w:rPr>
        <w:t>5(2): 405-410, 2013</w:t>
      </w:r>
      <w:r w:rsidR="00580B48">
        <w:rPr>
          <w:rFonts w:ascii="Times New Roman" w:hAnsi="Times New Roman" w:cs="Times New Roman"/>
          <w:iCs/>
          <w:noProof/>
          <w:sz w:val="24"/>
          <w:szCs w:val="24"/>
        </w:rPr>
        <w:t>.</w:t>
      </w:r>
    </w:p>
    <w:p w14:paraId="781B836B" w14:textId="09EC6058" w:rsidR="00580B48" w:rsidRPr="00580B48" w:rsidRDefault="00580B48" w:rsidP="00580B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iCs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rabasari, I Gusti Ayu Agung Ratih dan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80B48">
        <w:rPr>
          <w:rFonts w:ascii="Times New Roman" w:hAnsi="Times New Roman" w:cs="Times New Roman"/>
          <w:noProof/>
          <w:sz w:val="24"/>
          <w:szCs w:val="24"/>
        </w:rPr>
        <w:t>Ni Ketut Lely Aryani Merkusiwat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7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580B48">
        <w:rPr>
          <w:rFonts w:ascii="Times New Roman" w:hAnsi="Times New Roman" w:cs="Times New Roman"/>
          <w:i/>
          <w:noProof/>
          <w:sz w:val="24"/>
          <w:szCs w:val="24"/>
        </w:rPr>
        <w:t>Pengaruh Profitabilitas, Ukuran Perusahaan, dan Komite Audit Pada Audit Delay yang Dimoderasi Oleh Reputasi KAP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0B48">
        <w:rPr>
          <w:rFonts w:ascii="Times New Roman" w:hAnsi="Times New Roman" w:cs="Times New Roman"/>
          <w:iCs/>
          <w:noProof/>
          <w:sz w:val="24"/>
          <w:szCs w:val="24"/>
        </w:rPr>
        <w:t>E-Jurnal Akuntan</w:t>
      </w:r>
      <w:r>
        <w:rPr>
          <w:rFonts w:ascii="Times New Roman" w:hAnsi="Times New Roman" w:cs="Times New Roman"/>
          <w:iCs/>
          <w:noProof/>
          <w:sz w:val="24"/>
          <w:szCs w:val="24"/>
        </w:rPr>
        <w:t>si Universitas Udayana Vol.20.2, Agustus (2017), Hal :</w:t>
      </w:r>
      <w:r w:rsidRPr="00580B48">
        <w:rPr>
          <w:rFonts w:ascii="Times New Roman" w:hAnsi="Times New Roman" w:cs="Times New Roman"/>
          <w:iCs/>
          <w:noProof/>
          <w:sz w:val="24"/>
          <w:szCs w:val="24"/>
        </w:rPr>
        <w:t xml:space="preserve"> 1704-1733</w:t>
      </w:r>
    </w:p>
    <w:p w14:paraId="3FA00B91" w14:textId="0CF29127" w:rsidR="00DB4821" w:rsidRPr="00DB4821" w:rsidRDefault="00DB4821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t>Pra</w:t>
      </w:r>
      <w:r w:rsidR="00580B48">
        <w:rPr>
          <w:rFonts w:ascii="Times New Roman" w:hAnsi="Times New Roman" w:cs="Times New Roman"/>
          <w:noProof/>
          <w:sz w:val="24"/>
          <w:szCs w:val="24"/>
        </w:rPr>
        <w:t xml:space="preserve">koso, Riyan Tri </w:t>
      </w:r>
      <w:r w:rsidR="00580B48" w:rsidRPr="00580B48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 w:rsidR="00580B48">
        <w:rPr>
          <w:rFonts w:ascii="Times New Roman" w:hAnsi="Times New Roman" w:cs="Times New Roman"/>
          <w:noProof/>
          <w:sz w:val="24"/>
          <w:szCs w:val="24"/>
        </w:rPr>
        <w:t xml:space="preserve"> (2017)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80B48">
        <w:rPr>
          <w:rFonts w:ascii="Times New Roman" w:hAnsi="Times New Roman" w:cs="Times New Roman"/>
          <w:i/>
          <w:noProof/>
          <w:sz w:val="24"/>
          <w:szCs w:val="24"/>
        </w:rPr>
        <w:t>Pengaruh Kepemilikan Publik, Solvabilitas, dan Profitabilitas terhadap Audit Delay dengan Reputasi Kantor Akuntan Publik sebagai Variabel Moderating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80B48">
        <w:rPr>
          <w:rFonts w:ascii="Times New Roman" w:hAnsi="Times New Roman" w:cs="Times New Roman"/>
          <w:noProof/>
          <w:sz w:val="24"/>
          <w:szCs w:val="24"/>
        </w:rPr>
        <w:t xml:space="preserve">Jurnal Akuntansi dan Sistem Teknologi Informasi Vol. 13, </w:t>
      </w:r>
      <w:r w:rsidR="00580B48" w:rsidRPr="00580B48">
        <w:rPr>
          <w:rFonts w:ascii="Times New Roman" w:hAnsi="Times New Roman" w:cs="Times New Roman"/>
          <w:noProof/>
          <w:sz w:val="24"/>
          <w:szCs w:val="24"/>
        </w:rPr>
        <w:t>April 2017: 179 – 189</w:t>
      </w:r>
      <w:r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9E88FEA" w14:textId="67BDFF6A" w:rsidR="00DB4821" w:rsidRPr="00DB4821" w:rsidRDefault="00580B48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ramaharjan, Brian dan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Nur Cahyonowati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(2015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F5463D">
        <w:rPr>
          <w:rFonts w:ascii="Times New Roman" w:hAnsi="Times New Roman" w:cs="Times New Roman"/>
          <w:i/>
          <w:noProof/>
          <w:sz w:val="24"/>
          <w:szCs w:val="24"/>
        </w:rPr>
        <w:t>Faktor Faktor yang Berpengaruh Terhadap Audit Report Lag pada Perusahaan Manufaktur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5463D" w:rsidRPr="00F5463D">
        <w:rPr>
          <w:rFonts w:ascii="Times New Roman" w:hAnsi="Times New Roman" w:cs="Times New Roman"/>
          <w:iCs/>
          <w:noProof/>
          <w:sz w:val="24"/>
          <w:szCs w:val="24"/>
        </w:rPr>
        <w:t>Diponegoro Journal of Accounting, Volume 4, Nomor 4, Tahun 2015, Halaman 1-8</w:t>
      </w:r>
      <w:r w:rsidR="00DB4821" w:rsidRPr="00F5463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9E606D5" w14:textId="35BD30CF" w:rsidR="00DB4821" w:rsidRPr="00DB4821" w:rsidRDefault="00DB4821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t>Prananda, D</w:t>
      </w:r>
      <w:r w:rsidR="00F5463D">
        <w:rPr>
          <w:rFonts w:ascii="Times New Roman" w:hAnsi="Times New Roman" w:cs="Times New Roman"/>
          <w:noProof/>
          <w:sz w:val="24"/>
          <w:szCs w:val="24"/>
        </w:rPr>
        <w:t>evri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5463D" w:rsidRPr="00F5463D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 w:rsidR="00377B2F">
        <w:rPr>
          <w:rFonts w:ascii="Times New Roman" w:hAnsi="Times New Roman" w:cs="Times New Roman"/>
          <w:noProof/>
          <w:sz w:val="24"/>
          <w:szCs w:val="24"/>
        </w:rPr>
        <w:t xml:space="preserve"> (2017)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5463D">
        <w:rPr>
          <w:rFonts w:ascii="Times New Roman" w:hAnsi="Times New Roman" w:cs="Times New Roman"/>
          <w:i/>
          <w:noProof/>
          <w:sz w:val="24"/>
          <w:szCs w:val="24"/>
        </w:rPr>
        <w:t>Pengaruh Leverage, Kompleksitas Operasi Perusahaan, Reputasi Auditor dan Laba/Rugi Operasi Perusahaan terhadap Audit Delay (Studi Pada Perusahaan Perdagangan, Jasa dan Investasi yang terdaftar di Bursa Efek Indonesia tahun 2013-2015)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5463D">
        <w:rPr>
          <w:rFonts w:ascii="Times New Roman" w:hAnsi="Times New Roman" w:cs="Times New Roman"/>
          <w:iCs/>
          <w:noProof/>
          <w:sz w:val="24"/>
          <w:szCs w:val="24"/>
        </w:rPr>
        <w:t>Majalah Ilmiah UNIKOM, Vol. 15, No.2</w:t>
      </w:r>
      <w:r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8A0F8EA" w14:textId="6469EC0A" w:rsidR="00DB4821" w:rsidRPr="00DB4821" w:rsidRDefault="00F5463D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achmawati, Sistya</w:t>
      </w:r>
      <w:r w:rsidR="00377B2F">
        <w:rPr>
          <w:rFonts w:ascii="Times New Roman" w:hAnsi="Times New Roman" w:cs="Times New Roman"/>
          <w:noProof/>
          <w:sz w:val="24"/>
          <w:szCs w:val="24"/>
        </w:rPr>
        <w:t xml:space="preserve"> (2008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F5463D">
        <w:rPr>
          <w:rFonts w:ascii="Times New Roman" w:hAnsi="Times New Roman" w:cs="Times New Roman"/>
          <w:i/>
          <w:noProof/>
          <w:sz w:val="24"/>
          <w:szCs w:val="24"/>
        </w:rPr>
        <w:t>Pengaruh Faktor Internal dan Eksternal Perusahaan Terhadap Audit Delay dan Timeliness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Jurnal Akuntansi dan Keuangan, Vol. 10, No. 1, Mei 2008:1-10.</w:t>
      </w:r>
    </w:p>
    <w:p w14:paraId="1279F331" w14:textId="400B239F" w:rsidR="00DB4821" w:rsidRPr="00DB4821" w:rsidRDefault="00F5463D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amadhan, Irfan </w:t>
      </w:r>
      <w:r w:rsidR="00377B2F">
        <w:rPr>
          <w:rFonts w:ascii="Times New Roman" w:hAnsi="Times New Roman" w:cs="Times New Roman"/>
          <w:noProof/>
          <w:sz w:val="24"/>
          <w:szCs w:val="24"/>
        </w:rPr>
        <w:t>(2017)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kripsi: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F5463D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Audit Delay (Studi Empiris pada Perusahaan Real Estate dan Property Terdaftar di BEI Tahun 2013-2015)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Universitas Muhammadiyah Surakarta (Publikasi Ilmiah)</w:t>
      </w:r>
      <w:r w:rsidR="00DB4821" w:rsidRPr="00F5463D"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14:paraId="6B734B88" w14:textId="697BFE28" w:rsidR="00DB4821" w:rsidRDefault="00377B2F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Ratnasari, Yurisa (2018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377B2F">
        <w:rPr>
          <w:rFonts w:ascii="Times New Roman" w:hAnsi="Times New Roman" w:cs="Times New Roman"/>
          <w:i/>
          <w:noProof/>
          <w:sz w:val="24"/>
          <w:szCs w:val="24"/>
        </w:rPr>
        <w:t>Pengaruh ukuran Perusahaan, Komite Audit dan Audit Tenure Terhadap Audit Delay dengan Reputasi KAP sebagai Variabel Moderasi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77B2F">
        <w:rPr>
          <w:rFonts w:ascii="Times New Roman" w:hAnsi="Times New Roman" w:cs="Times New Roman"/>
          <w:iCs/>
          <w:noProof/>
          <w:sz w:val="24"/>
          <w:szCs w:val="24"/>
        </w:rPr>
        <w:t>JOM FEB, Volume 1, Edisi 1, Januari-Juni 2018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A9EC702" w14:textId="52B8593C" w:rsidR="00BA3D86" w:rsidRDefault="002C5C0C" w:rsidP="00BA3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epublik Indonesia. 2009. Peraturan Menteri Perdagangan Republik Indonesia Nomor : 46/M-DAG/PER/9/2009 Tentang Perubahan Atas Peraturan Menteri Perdagangan Republik Indonesia Nomor 36/M-DAG/PER/9/2007 Tentang Penerbitan Surat Izin Usaha Perdagangan.</w:t>
      </w:r>
      <w:r w:rsidR="00BA3D86">
        <w:rPr>
          <w:rFonts w:ascii="Times New Roman" w:hAnsi="Times New Roman" w:cs="Times New Roman"/>
          <w:noProof/>
          <w:sz w:val="24"/>
          <w:szCs w:val="24"/>
        </w:rPr>
        <w:t xml:space="preserve"> Sekretariat Negara. Jakarta.</w:t>
      </w:r>
    </w:p>
    <w:p w14:paraId="0A36F56E" w14:textId="3055C8C7" w:rsidR="00BA3D86" w:rsidRPr="00DB4821" w:rsidRDefault="00BA3D86" w:rsidP="00BA3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epublik Indonesia. 2016.</w:t>
      </w:r>
      <w:r w:rsidRPr="00BA3D8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eraturan Otoritas Jasa Keuangan, Nomor 29/POJK.04/2016 Tentang </w:t>
      </w:r>
      <w:r w:rsidRPr="002C5C0C">
        <w:rPr>
          <w:rFonts w:ascii="Times New Roman" w:hAnsi="Times New Roman" w:cs="Times New Roman"/>
          <w:i/>
          <w:noProof/>
          <w:sz w:val="24"/>
          <w:szCs w:val="24"/>
        </w:rPr>
        <w:t>Laporan Tahunan Emiten atau Perusahaan Publik</w:t>
      </w:r>
      <w:r>
        <w:rPr>
          <w:rFonts w:ascii="Times New Roman" w:hAnsi="Times New Roman" w:cs="Times New Roman"/>
          <w:i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>. Sekretariat Negara. Jakarta.</w:t>
      </w:r>
    </w:p>
    <w:p w14:paraId="41258B1B" w14:textId="2AB30153" w:rsidR="00DB4821" w:rsidRPr="00DB4821" w:rsidRDefault="00DB4821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t>Saemargani, F</w:t>
      </w:r>
      <w:r w:rsidR="00D96112">
        <w:rPr>
          <w:rFonts w:ascii="Times New Roman" w:hAnsi="Times New Roman" w:cs="Times New Roman"/>
          <w:noProof/>
          <w:sz w:val="24"/>
          <w:szCs w:val="24"/>
        </w:rPr>
        <w:t>itria Ingga dan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96112">
        <w:rPr>
          <w:rFonts w:ascii="Times New Roman" w:hAnsi="Times New Roman" w:cs="Times New Roman"/>
          <w:noProof/>
          <w:sz w:val="24"/>
          <w:szCs w:val="24"/>
        </w:rPr>
        <w:t>Rr. Indah Mustikawati (2015)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96112">
        <w:rPr>
          <w:rFonts w:ascii="Times New Roman" w:hAnsi="Times New Roman" w:cs="Times New Roman"/>
          <w:i/>
          <w:noProof/>
          <w:sz w:val="24"/>
          <w:szCs w:val="24"/>
        </w:rPr>
        <w:t>Pengaruh Ukuran Perusahaan, Umur Perusahaan, Profitabilitas, Solvabilitas, Ukuran KAP, dan Opini Auditor Terhadap Audit Delay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96112">
        <w:rPr>
          <w:rFonts w:ascii="Times New Roman" w:hAnsi="Times New Roman" w:cs="Times New Roman"/>
          <w:iCs/>
          <w:noProof/>
          <w:sz w:val="24"/>
          <w:szCs w:val="24"/>
        </w:rPr>
        <w:t>Jurnal Nominal, Volume 4, Nomor 2, Tahun 2015.</w:t>
      </w:r>
    </w:p>
    <w:p w14:paraId="58565776" w14:textId="4DA14691" w:rsidR="00DB4821" w:rsidRPr="00DB4821" w:rsidRDefault="00DB4821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t>Sari, I</w:t>
      </w:r>
      <w:r w:rsidR="00D96112">
        <w:rPr>
          <w:rFonts w:ascii="Times New Roman" w:hAnsi="Times New Roman" w:cs="Times New Roman"/>
          <w:noProof/>
          <w:sz w:val="24"/>
          <w:szCs w:val="24"/>
        </w:rPr>
        <w:t xml:space="preserve">ndah Permata </w:t>
      </w:r>
      <w:r w:rsidR="00D96112" w:rsidRPr="00D96112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 w:rsidR="00D96112">
        <w:rPr>
          <w:rFonts w:ascii="Times New Roman" w:hAnsi="Times New Roman" w:cs="Times New Roman"/>
          <w:noProof/>
          <w:sz w:val="24"/>
          <w:szCs w:val="24"/>
        </w:rPr>
        <w:t xml:space="preserve"> (2014)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96112">
        <w:rPr>
          <w:rFonts w:ascii="Times New Roman" w:hAnsi="Times New Roman" w:cs="Times New Roman"/>
          <w:i/>
          <w:noProof/>
          <w:sz w:val="24"/>
          <w:szCs w:val="24"/>
        </w:rPr>
        <w:t>Pengaruh ukuran Perusahaan, Solvabilitas, dan Reputasi KAP Terhadap Audit Delay pada Perusahaan Property &amp; Real Estate di Bursa Efek Indonesia periode 2009-2012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96112" w:rsidRPr="00D96112">
        <w:rPr>
          <w:rFonts w:ascii="Times New Roman" w:hAnsi="Times New Roman" w:cs="Times New Roman"/>
          <w:iCs/>
          <w:noProof/>
          <w:sz w:val="24"/>
          <w:szCs w:val="24"/>
        </w:rPr>
        <w:t>JOM FEKON, Vol. 1, Nomor 2, Oktober 2014</w:t>
      </w:r>
      <w:r w:rsidRPr="00D9611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3661CBE" w14:textId="75DA6235" w:rsidR="00DB4821" w:rsidRPr="00DB4821" w:rsidRDefault="00D96112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giyono (2012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DB4821">
        <w:rPr>
          <w:rFonts w:ascii="Times New Roman" w:hAnsi="Times New Roman" w:cs="Times New Roman"/>
          <w:i/>
          <w:iCs/>
          <w:noProof/>
          <w:sz w:val="24"/>
          <w:szCs w:val="24"/>
        </w:rPr>
        <w:t>Metodde Penelitian Bisni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Bandung: Alfabeta.</w:t>
      </w:r>
    </w:p>
    <w:p w14:paraId="7F695473" w14:textId="68CC74E1" w:rsidR="00DB4821" w:rsidRPr="00DB4821" w:rsidRDefault="00DB4821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t>Syahida, D</w:t>
      </w:r>
      <w:r w:rsidR="00D96112">
        <w:rPr>
          <w:rFonts w:ascii="Times New Roman" w:hAnsi="Times New Roman" w:cs="Times New Roman"/>
          <w:noProof/>
          <w:sz w:val="24"/>
          <w:szCs w:val="24"/>
        </w:rPr>
        <w:t>haifina Risa (2018)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96112">
        <w:rPr>
          <w:rFonts w:ascii="Times New Roman" w:hAnsi="Times New Roman" w:cs="Times New Roman"/>
          <w:noProof/>
          <w:sz w:val="24"/>
          <w:szCs w:val="24"/>
        </w:rPr>
        <w:t xml:space="preserve">Skripsi: </w:t>
      </w:r>
      <w:r w:rsidRPr="00D96112">
        <w:rPr>
          <w:rFonts w:ascii="Times New Roman" w:hAnsi="Times New Roman" w:cs="Times New Roman"/>
          <w:i/>
          <w:noProof/>
          <w:sz w:val="24"/>
          <w:szCs w:val="24"/>
        </w:rPr>
        <w:t>Pengaruh Ukuran Perusahaan dan Profitabilitas Terhadap Audit Delay dengan Reputasi KAP sebagai Variabel Pemoderasi</w:t>
      </w:r>
      <w:r w:rsidR="00D96112">
        <w:rPr>
          <w:rFonts w:ascii="Times New Roman" w:hAnsi="Times New Roman" w:cs="Times New Roman"/>
          <w:noProof/>
          <w:sz w:val="24"/>
          <w:szCs w:val="24"/>
        </w:rPr>
        <w:t>, Universitas Muhammadiyah Surakarta (Publikasi Ilmiah).</w:t>
      </w:r>
    </w:p>
    <w:p w14:paraId="06D9BF29" w14:textId="2DD67047" w:rsidR="00DB4821" w:rsidRPr="00DB4821" w:rsidRDefault="00D96112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Utami, Wiwik (2006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D96112">
        <w:rPr>
          <w:rFonts w:ascii="Times New Roman" w:hAnsi="Times New Roman" w:cs="Times New Roman"/>
          <w:i/>
          <w:noProof/>
          <w:sz w:val="24"/>
          <w:szCs w:val="24"/>
        </w:rPr>
        <w:t>Analisis Determinan Audit Delay Kajian Empiris Di Bursa Efek Jakarta</w:t>
      </w:r>
      <w:r>
        <w:rPr>
          <w:rFonts w:ascii="Times New Roman" w:hAnsi="Times New Roman" w:cs="Times New Roman"/>
          <w:noProof/>
          <w:sz w:val="24"/>
          <w:szCs w:val="24"/>
        </w:rPr>
        <w:t>. BULLETIN Penelitan No. 9 Tahun 2006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A873347" w14:textId="4D9A1EA1" w:rsidR="00DB4821" w:rsidRPr="00D96112" w:rsidRDefault="00DB4821" w:rsidP="00D9611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DB4821">
        <w:rPr>
          <w:rFonts w:ascii="Times New Roman" w:hAnsi="Times New Roman" w:cs="Times New Roman"/>
          <w:noProof/>
          <w:sz w:val="24"/>
          <w:szCs w:val="24"/>
        </w:rPr>
        <w:t>Wulandari, N</w:t>
      </w:r>
      <w:r w:rsidR="00D96112">
        <w:rPr>
          <w:rFonts w:ascii="Times New Roman" w:hAnsi="Times New Roman" w:cs="Times New Roman"/>
          <w:noProof/>
          <w:sz w:val="24"/>
          <w:szCs w:val="24"/>
        </w:rPr>
        <w:t>i Putu Winda dan I Made Karya Utama (2016),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96112">
        <w:rPr>
          <w:rFonts w:ascii="Times New Roman" w:hAnsi="Times New Roman" w:cs="Times New Roman"/>
          <w:i/>
          <w:noProof/>
          <w:sz w:val="24"/>
          <w:szCs w:val="24"/>
        </w:rPr>
        <w:t>Reputasi Kantor Akuntan Publik Sebagai Pemoderasi Pengaruh Profitabilitas dan Solvabilitas Pada Audit Delay</w:t>
      </w:r>
      <w:r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96112" w:rsidRPr="00D96112">
        <w:rPr>
          <w:rFonts w:ascii="Times New Roman" w:hAnsi="Times New Roman" w:cs="Times New Roman"/>
          <w:iCs/>
          <w:noProof/>
          <w:sz w:val="24"/>
          <w:szCs w:val="24"/>
        </w:rPr>
        <w:t>E-Jurnal Akuntansi Universitas Udayana</w:t>
      </w:r>
      <w:r w:rsidR="00D96112">
        <w:rPr>
          <w:rFonts w:ascii="Times New Roman" w:hAnsi="Times New Roman" w:cs="Times New Roman"/>
          <w:iCs/>
          <w:noProof/>
          <w:sz w:val="24"/>
          <w:szCs w:val="24"/>
        </w:rPr>
        <w:t>,</w:t>
      </w:r>
      <w:r w:rsidR="00D96112" w:rsidRPr="00D96112">
        <w:rPr>
          <w:rFonts w:ascii="Times New Roman" w:hAnsi="Times New Roman" w:cs="Times New Roman"/>
          <w:iCs/>
          <w:noProof/>
          <w:sz w:val="24"/>
          <w:szCs w:val="24"/>
        </w:rPr>
        <w:t xml:space="preserve"> Vol.1</w:t>
      </w:r>
      <w:r w:rsidR="00D96112">
        <w:rPr>
          <w:rFonts w:ascii="Times New Roman" w:hAnsi="Times New Roman" w:cs="Times New Roman"/>
          <w:iCs/>
          <w:noProof/>
          <w:sz w:val="24"/>
          <w:szCs w:val="24"/>
        </w:rPr>
        <w:t>7.2, November (2016), Hal :</w:t>
      </w:r>
      <w:r w:rsidR="00D96112" w:rsidRPr="00D96112">
        <w:rPr>
          <w:rFonts w:ascii="Times New Roman" w:hAnsi="Times New Roman" w:cs="Times New Roman"/>
          <w:iCs/>
          <w:noProof/>
          <w:sz w:val="24"/>
          <w:szCs w:val="24"/>
        </w:rPr>
        <w:t xml:space="preserve"> 1455-1484</w:t>
      </w:r>
      <w:r w:rsidR="00D96112">
        <w:rPr>
          <w:rFonts w:ascii="Times New Roman" w:hAnsi="Times New Roman" w:cs="Times New Roman"/>
          <w:iCs/>
          <w:noProof/>
          <w:sz w:val="24"/>
          <w:szCs w:val="24"/>
        </w:rPr>
        <w:t>.</w:t>
      </w:r>
    </w:p>
    <w:p w14:paraId="5FC70B26" w14:textId="3941EAA0" w:rsidR="00DB4821" w:rsidRPr="00DB4821" w:rsidRDefault="003E19E4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Yogi, Muhammad </w:t>
      </w:r>
      <w:r w:rsidRPr="003E19E4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7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B4821" w:rsidRPr="003E19E4">
        <w:rPr>
          <w:rFonts w:ascii="Times New Roman" w:hAnsi="Times New Roman" w:cs="Times New Roman"/>
          <w:i/>
          <w:noProof/>
          <w:sz w:val="24"/>
          <w:szCs w:val="24"/>
        </w:rPr>
        <w:t>Pengaruh Ukuran Perusahaan dan Audit Tenure terhadap Audit Report Lag dengan Reputasi Kantor Akuntan Publik sebagai Variabel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rosiding Akuntansi, Volume 3, No.2, Tahun 2017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203A145" w14:textId="6942DC88" w:rsidR="00DB4821" w:rsidRPr="00DB4821" w:rsidRDefault="003E19E4" w:rsidP="00DB482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Yulianti, Ani (2011),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Skripsi: </w:t>
      </w:r>
      <w:r w:rsidR="00DB4821" w:rsidRPr="003E19E4">
        <w:rPr>
          <w:rFonts w:ascii="Times New Roman" w:hAnsi="Times New Roman" w:cs="Times New Roman"/>
          <w:i/>
          <w:noProof/>
          <w:sz w:val="24"/>
          <w:szCs w:val="24"/>
        </w:rPr>
        <w:t>Faktor-faktor yang Berpengaruh Terhadap Audit Delay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3E19E4">
        <w:rPr>
          <w:rFonts w:ascii="Times New Roman" w:hAnsi="Times New Roman" w:cs="Times New Roman"/>
          <w:noProof/>
          <w:sz w:val="24"/>
          <w:szCs w:val="24"/>
        </w:rPr>
        <w:t>Universitas Negeri Yogyakart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Publikasi Ilmiah)</w:t>
      </w:r>
      <w:r w:rsidR="00DB4821" w:rsidRPr="00DB482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7484F7B" w14:textId="0EE3A0E4" w:rsidR="00C51040" w:rsidRPr="00C51040" w:rsidRDefault="00D536D8" w:rsidP="00D536D8">
      <w:pPr>
        <w:spacing w:line="240" w:lineRule="auto"/>
        <w:ind w:left="0"/>
        <w:rPr>
          <w:rFonts w:ascii="Times New Roman" w:eastAsiaTheme="minorHAnsi" w:hAnsi="Times New Roman" w:cs="Times New Roman"/>
          <w:sz w:val="24"/>
          <w:szCs w:val="24"/>
          <w:lang w:eastAsia="en-US"/>
        </w:rPr>
      </w:pPr>
      <w:r w:rsidRPr="00C51040"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  <w:r w:rsidR="00490A8A" w:rsidRPr="00C51040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</w:t>
      </w:r>
    </w:p>
    <w:p w14:paraId="503060F6" w14:textId="77777777" w:rsidR="00C51040" w:rsidRDefault="00C51040" w:rsidP="00C51040">
      <w:pPr>
        <w:spacing w:line="240" w:lineRule="auto"/>
        <w:ind w:left="0"/>
        <w:rPr>
          <w:rFonts w:ascii="Times New Roman" w:eastAsiaTheme="minorHAnsi" w:hAnsi="Times New Roman" w:cs="Times New Roman"/>
          <w:sz w:val="24"/>
          <w:szCs w:val="24"/>
          <w:lang w:eastAsia="en-US"/>
        </w:rPr>
      </w:pPr>
    </w:p>
    <w:p w14:paraId="181E3C3E" w14:textId="1CECD05C" w:rsidR="00953D9A" w:rsidRPr="006A07B4" w:rsidRDefault="00953D9A" w:rsidP="00C51040">
      <w:pPr>
        <w:spacing w:line="240" w:lineRule="auto"/>
        <w:ind w:left="0"/>
        <w:rPr>
          <w:rFonts w:ascii="Times New Roman" w:hAnsi="Times New Roman" w:cs="Times New Roman"/>
          <w:sz w:val="24"/>
          <w:szCs w:val="24"/>
          <w:lang w:val="en-ID"/>
        </w:rPr>
      </w:pPr>
      <w:bookmarkStart w:id="1" w:name="_GoBack"/>
      <w:bookmarkEnd w:id="1"/>
    </w:p>
    <w:sectPr w:rsidR="00953D9A" w:rsidRPr="006A07B4" w:rsidSect="008F6285">
      <w:headerReference w:type="default" r:id="rId8"/>
      <w:footerReference w:type="default" r:id="rId9"/>
      <w:footerReference w:type="first" r:id="rId10"/>
      <w:pgSz w:w="11907" w:h="16839" w:code="9"/>
      <w:pgMar w:top="1418" w:right="1418" w:bottom="1418" w:left="1701" w:header="709" w:footer="709" w:gutter="0"/>
      <w:pgNumType w:start="8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2E09BF9" w14:textId="77777777" w:rsidR="005027E6" w:rsidRDefault="005027E6" w:rsidP="00870E9C">
      <w:pPr>
        <w:spacing w:after="0" w:line="240" w:lineRule="auto"/>
      </w:pPr>
      <w:r>
        <w:separator/>
      </w:r>
    </w:p>
  </w:endnote>
  <w:endnote w:type="continuationSeparator" w:id="0">
    <w:p w14:paraId="79E8982C" w14:textId="77777777" w:rsidR="005027E6" w:rsidRDefault="005027E6" w:rsidP="00870E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Yu Gothic UI"/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33009455"/>
      <w:docPartObj>
        <w:docPartGallery w:val="Page Numbers (Bottom of Page)"/>
        <w:docPartUnique/>
      </w:docPartObj>
    </w:sdtPr>
    <w:sdtEndPr/>
    <w:sdtContent>
      <w:p w14:paraId="6BA687A6" w14:textId="2B787F13" w:rsidR="004A5057" w:rsidRDefault="004A5057" w:rsidP="00AF280E">
        <w:pPr>
          <w:pStyle w:val="Footer"/>
          <w:ind w:left="0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F6285">
          <w:rPr>
            <w:noProof/>
          </w:rPr>
          <w:t>84</w:t>
        </w:r>
        <w:r>
          <w:rPr>
            <w:noProof/>
          </w:rPr>
          <w:fldChar w:fldCharType="end"/>
        </w:r>
      </w:p>
    </w:sdtContent>
  </w:sdt>
  <w:p w14:paraId="6EAEDF84" w14:textId="77777777" w:rsidR="004A5057" w:rsidRDefault="004A505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71576865"/>
      <w:docPartObj>
        <w:docPartGallery w:val="Page Numbers (Bottom of Page)"/>
        <w:docPartUnique/>
      </w:docPartObj>
    </w:sdtPr>
    <w:sdtEndPr/>
    <w:sdtContent>
      <w:p w14:paraId="3B5C93B7" w14:textId="31A84A46" w:rsidR="004A5057" w:rsidRDefault="004A5057" w:rsidP="002129BE">
        <w:pPr>
          <w:pStyle w:val="Footer"/>
          <w:ind w:left="0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F6285">
          <w:rPr>
            <w:noProof/>
          </w:rPr>
          <w:t>i</w:t>
        </w:r>
        <w:r>
          <w:rPr>
            <w:noProof/>
          </w:rPr>
          <w:fldChar w:fldCharType="end"/>
        </w:r>
      </w:p>
    </w:sdtContent>
  </w:sdt>
  <w:p w14:paraId="4FC6AFB1" w14:textId="77777777" w:rsidR="004A5057" w:rsidRDefault="004A505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E9A18D7" w14:textId="77777777" w:rsidR="005027E6" w:rsidRDefault="005027E6" w:rsidP="00870E9C">
      <w:pPr>
        <w:spacing w:after="0" w:line="240" w:lineRule="auto"/>
      </w:pPr>
      <w:r>
        <w:separator/>
      </w:r>
    </w:p>
  </w:footnote>
  <w:footnote w:type="continuationSeparator" w:id="0">
    <w:p w14:paraId="327CA49B" w14:textId="77777777" w:rsidR="005027E6" w:rsidRDefault="005027E6" w:rsidP="00870E9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2B338C0" w14:textId="77777777" w:rsidR="004A5057" w:rsidRDefault="004A5057" w:rsidP="006C4736">
    <w:pPr>
      <w:pStyle w:val="Header"/>
      <w:tabs>
        <w:tab w:val="clear" w:pos="4680"/>
        <w:tab w:val="clear" w:pos="9360"/>
        <w:tab w:val="left" w:pos="2190"/>
      </w:tabs>
    </w:pP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91479B"/>
    <w:multiLevelType w:val="hybridMultilevel"/>
    <w:tmpl w:val="FA1A5B8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AD7BED"/>
    <w:multiLevelType w:val="hybridMultilevel"/>
    <w:tmpl w:val="31BA252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7B65C3"/>
    <w:multiLevelType w:val="hybridMultilevel"/>
    <w:tmpl w:val="AD040768"/>
    <w:lvl w:ilvl="0" w:tplc="04210019">
      <w:start w:val="1"/>
      <w:numFmt w:val="lowerLetter"/>
      <w:lvlText w:val="%1."/>
      <w:lvlJc w:val="left"/>
      <w:pPr>
        <w:ind w:left="2422" w:hanging="360"/>
      </w:pPr>
    </w:lvl>
    <w:lvl w:ilvl="1" w:tplc="04210019">
      <w:start w:val="1"/>
      <w:numFmt w:val="lowerLetter"/>
      <w:lvlText w:val="%2."/>
      <w:lvlJc w:val="left"/>
      <w:pPr>
        <w:ind w:left="3142" w:hanging="360"/>
      </w:pPr>
    </w:lvl>
    <w:lvl w:ilvl="2" w:tplc="F7C26E88">
      <w:start w:val="1"/>
      <w:numFmt w:val="decimal"/>
      <w:lvlText w:val="%3."/>
      <w:lvlJc w:val="left"/>
      <w:pPr>
        <w:ind w:left="4042" w:hanging="360"/>
      </w:pPr>
      <w:rPr>
        <w:rFonts w:hint="default"/>
      </w:rPr>
    </w:lvl>
    <w:lvl w:ilvl="3" w:tplc="1800209E">
      <w:start w:val="1"/>
      <w:numFmt w:val="decimal"/>
      <w:lvlText w:val="(%4)"/>
      <w:lvlJc w:val="left"/>
      <w:pPr>
        <w:ind w:left="4582" w:hanging="360"/>
      </w:pPr>
      <w:rPr>
        <w:rFonts w:hint="default"/>
      </w:rPr>
    </w:lvl>
    <w:lvl w:ilvl="4" w:tplc="04210019">
      <w:start w:val="1"/>
      <w:numFmt w:val="lowerLetter"/>
      <w:lvlText w:val="%5."/>
      <w:lvlJc w:val="left"/>
      <w:pPr>
        <w:ind w:left="5302" w:hanging="360"/>
      </w:pPr>
    </w:lvl>
    <w:lvl w:ilvl="5" w:tplc="8C028D84">
      <w:start w:val="1"/>
      <w:numFmt w:val="lowerLetter"/>
      <w:lvlText w:val="(%6)"/>
      <w:lvlJc w:val="left"/>
      <w:pPr>
        <w:ind w:left="6202" w:hanging="360"/>
      </w:pPr>
      <w:rPr>
        <w:rFonts w:hint="default"/>
      </w:rPr>
    </w:lvl>
    <w:lvl w:ilvl="6" w:tplc="0421000F" w:tentative="1">
      <w:start w:val="1"/>
      <w:numFmt w:val="decimal"/>
      <w:lvlText w:val="%7."/>
      <w:lvlJc w:val="left"/>
      <w:pPr>
        <w:ind w:left="6742" w:hanging="360"/>
      </w:pPr>
    </w:lvl>
    <w:lvl w:ilvl="7" w:tplc="04210019" w:tentative="1">
      <w:start w:val="1"/>
      <w:numFmt w:val="lowerLetter"/>
      <w:lvlText w:val="%8."/>
      <w:lvlJc w:val="left"/>
      <w:pPr>
        <w:ind w:left="7462" w:hanging="360"/>
      </w:pPr>
    </w:lvl>
    <w:lvl w:ilvl="8" w:tplc="0421001B" w:tentative="1">
      <w:start w:val="1"/>
      <w:numFmt w:val="lowerRoman"/>
      <w:lvlText w:val="%9."/>
      <w:lvlJc w:val="right"/>
      <w:pPr>
        <w:ind w:left="8182" w:hanging="180"/>
      </w:pPr>
    </w:lvl>
  </w:abstractNum>
  <w:abstractNum w:abstractNumId="3" w15:restartNumberingAfterBreak="0">
    <w:nsid w:val="035C215C"/>
    <w:multiLevelType w:val="hybridMultilevel"/>
    <w:tmpl w:val="D716EE60"/>
    <w:lvl w:ilvl="0" w:tplc="979CD44A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384184B"/>
    <w:multiLevelType w:val="hybridMultilevel"/>
    <w:tmpl w:val="F82E7DC8"/>
    <w:lvl w:ilvl="0" w:tplc="3300F69E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A37EC590">
      <w:start w:val="1"/>
      <w:numFmt w:val="lowerLetter"/>
      <w:lvlText w:val="%2."/>
      <w:lvlJc w:val="left"/>
      <w:pPr>
        <w:ind w:left="1070" w:hanging="360"/>
      </w:pPr>
      <w:rPr>
        <w:b/>
        <w:i w:val="0"/>
      </w:rPr>
    </w:lvl>
    <w:lvl w:ilvl="2" w:tplc="DC7C06FC">
      <w:start w:val="1"/>
      <w:numFmt w:val="decimal"/>
      <w:lvlText w:val="(%3)"/>
      <w:lvlJc w:val="left"/>
      <w:pPr>
        <w:ind w:left="1495" w:hanging="360"/>
      </w:pPr>
      <w:rPr>
        <w:b w:val="0"/>
        <w:i w:val="0"/>
      </w:rPr>
    </w:lvl>
    <w:lvl w:ilvl="3" w:tplc="FAFC2882">
      <w:start w:val="1"/>
      <w:numFmt w:val="lowerLetter"/>
      <w:lvlText w:val="(%4)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ECF412E0">
      <w:start w:val="1"/>
      <w:numFmt w:val="lowerRoman"/>
      <w:lvlText w:val="%6)"/>
      <w:lvlJc w:val="left"/>
      <w:pPr>
        <w:ind w:left="4860" w:hanging="72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6534884"/>
    <w:multiLevelType w:val="hybridMultilevel"/>
    <w:tmpl w:val="7C740690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" w15:restartNumberingAfterBreak="0">
    <w:nsid w:val="07503466"/>
    <w:multiLevelType w:val="hybridMultilevel"/>
    <w:tmpl w:val="074E8BB4"/>
    <w:lvl w:ilvl="0" w:tplc="EAF6A566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9286F8A"/>
    <w:multiLevelType w:val="hybridMultilevel"/>
    <w:tmpl w:val="B81A75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9CF6C14"/>
    <w:multiLevelType w:val="hybridMultilevel"/>
    <w:tmpl w:val="85163C1A"/>
    <w:lvl w:ilvl="0" w:tplc="D25A60E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0AA57F42"/>
    <w:multiLevelType w:val="hybridMultilevel"/>
    <w:tmpl w:val="C3A28F22"/>
    <w:lvl w:ilvl="0" w:tplc="A01A8D90">
      <w:start w:val="1"/>
      <w:numFmt w:val="lowerLetter"/>
      <w:lvlText w:val="%1."/>
      <w:lvlJc w:val="left"/>
      <w:pPr>
        <w:ind w:left="720" w:hanging="360"/>
      </w:pPr>
      <w:rPr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0BDA65F3"/>
    <w:multiLevelType w:val="hybridMultilevel"/>
    <w:tmpl w:val="818070AC"/>
    <w:lvl w:ilvl="0" w:tplc="0284D944">
      <w:start w:val="1"/>
      <w:numFmt w:val="decimal"/>
      <w:pStyle w:val="Numbering"/>
      <w:lvlText w:val="%1."/>
      <w:lvlJc w:val="left"/>
      <w:pPr>
        <w:ind w:left="717" w:hanging="360"/>
      </w:pPr>
      <w:rPr>
        <w:rFonts w:hint="default"/>
        <w:b w:val="0"/>
        <w:bCs/>
        <w:i w:val="0"/>
      </w:r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30C5D5B"/>
    <w:multiLevelType w:val="hybridMultilevel"/>
    <w:tmpl w:val="A6E2BB5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4412D8B"/>
    <w:multiLevelType w:val="hybridMultilevel"/>
    <w:tmpl w:val="B75EFEF2"/>
    <w:lvl w:ilvl="0" w:tplc="13EA79EA">
      <w:start w:val="1"/>
      <w:numFmt w:val="decimal"/>
      <w:lvlText w:val="(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3" w15:restartNumberingAfterBreak="0">
    <w:nsid w:val="17DF0AE9"/>
    <w:multiLevelType w:val="hybridMultilevel"/>
    <w:tmpl w:val="FB3A8216"/>
    <w:lvl w:ilvl="0" w:tplc="23D28A4C">
      <w:start w:val="1"/>
      <w:numFmt w:val="upperLetter"/>
      <w:lvlText w:val="%1."/>
      <w:lvlJc w:val="left"/>
      <w:pPr>
        <w:ind w:left="2880" w:hanging="360"/>
      </w:pPr>
      <w:rPr>
        <w:rFonts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3600" w:hanging="360"/>
      </w:pPr>
    </w:lvl>
    <w:lvl w:ilvl="2" w:tplc="0421001B" w:tentative="1">
      <w:start w:val="1"/>
      <w:numFmt w:val="lowerRoman"/>
      <w:lvlText w:val="%3."/>
      <w:lvlJc w:val="right"/>
      <w:pPr>
        <w:ind w:left="4320" w:hanging="180"/>
      </w:pPr>
    </w:lvl>
    <w:lvl w:ilvl="3" w:tplc="0421000F" w:tentative="1">
      <w:start w:val="1"/>
      <w:numFmt w:val="decimal"/>
      <w:lvlText w:val="%4."/>
      <w:lvlJc w:val="left"/>
      <w:pPr>
        <w:ind w:left="5040" w:hanging="360"/>
      </w:pPr>
    </w:lvl>
    <w:lvl w:ilvl="4" w:tplc="04210019" w:tentative="1">
      <w:start w:val="1"/>
      <w:numFmt w:val="lowerLetter"/>
      <w:lvlText w:val="%5."/>
      <w:lvlJc w:val="left"/>
      <w:pPr>
        <w:ind w:left="5760" w:hanging="360"/>
      </w:pPr>
    </w:lvl>
    <w:lvl w:ilvl="5" w:tplc="0421001B" w:tentative="1">
      <w:start w:val="1"/>
      <w:numFmt w:val="lowerRoman"/>
      <w:lvlText w:val="%6."/>
      <w:lvlJc w:val="right"/>
      <w:pPr>
        <w:ind w:left="6480" w:hanging="180"/>
      </w:pPr>
    </w:lvl>
    <w:lvl w:ilvl="6" w:tplc="0421000F" w:tentative="1">
      <w:start w:val="1"/>
      <w:numFmt w:val="decimal"/>
      <w:lvlText w:val="%7."/>
      <w:lvlJc w:val="left"/>
      <w:pPr>
        <w:ind w:left="7200" w:hanging="360"/>
      </w:pPr>
    </w:lvl>
    <w:lvl w:ilvl="7" w:tplc="04210019" w:tentative="1">
      <w:start w:val="1"/>
      <w:numFmt w:val="lowerLetter"/>
      <w:lvlText w:val="%8."/>
      <w:lvlJc w:val="left"/>
      <w:pPr>
        <w:ind w:left="7920" w:hanging="360"/>
      </w:pPr>
    </w:lvl>
    <w:lvl w:ilvl="8" w:tplc="0421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4" w15:restartNumberingAfterBreak="0">
    <w:nsid w:val="194C2464"/>
    <w:multiLevelType w:val="hybridMultilevel"/>
    <w:tmpl w:val="04B263FC"/>
    <w:lvl w:ilvl="0" w:tplc="EA1A8D16">
      <w:start w:val="2"/>
      <w:numFmt w:val="decimal"/>
      <w:lvlText w:val="%1."/>
      <w:lvlJc w:val="left"/>
      <w:pPr>
        <w:ind w:left="262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348" w:hanging="360"/>
      </w:pPr>
    </w:lvl>
    <w:lvl w:ilvl="2" w:tplc="0409001B" w:tentative="1">
      <w:start w:val="1"/>
      <w:numFmt w:val="lowerRoman"/>
      <w:lvlText w:val="%3."/>
      <w:lvlJc w:val="right"/>
      <w:pPr>
        <w:ind w:left="4068" w:hanging="180"/>
      </w:pPr>
    </w:lvl>
    <w:lvl w:ilvl="3" w:tplc="0409000F" w:tentative="1">
      <w:start w:val="1"/>
      <w:numFmt w:val="decimal"/>
      <w:lvlText w:val="%4."/>
      <w:lvlJc w:val="left"/>
      <w:pPr>
        <w:ind w:left="4788" w:hanging="360"/>
      </w:pPr>
    </w:lvl>
    <w:lvl w:ilvl="4" w:tplc="04090019" w:tentative="1">
      <w:start w:val="1"/>
      <w:numFmt w:val="lowerLetter"/>
      <w:lvlText w:val="%5."/>
      <w:lvlJc w:val="left"/>
      <w:pPr>
        <w:ind w:left="5508" w:hanging="360"/>
      </w:pPr>
    </w:lvl>
    <w:lvl w:ilvl="5" w:tplc="0409001B" w:tentative="1">
      <w:start w:val="1"/>
      <w:numFmt w:val="lowerRoman"/>
      <w:lvlText w:val="%6."/>
      <w:lvlJc w:val="right"/>
      <w:pPr>
        <w:ind w:left="6228" w:hanging="180"/>
      </w:pPr>
    </w:lvl>
    <w:lvl w:ilvl="6" w:tplc="0409000F" w:tentative="1">
      <w:start w:val="1"/>
      <w:numFmt w:val="decimal"/>
      <w:lvlText w:val="%7."/>
      <w:lvlJc w:val="left"/>
      <w:pPr>
        <w:ind w:left="6948" w:hanging="360"/>
      </w:pPr>
    </w:lvl>
    <w:lvl w:ilvl="7" w:tplc="04090019" w:tentative="1">
      <w:start w:val="1"/>
      <w:numFmt w:val="lowerLetter"/>
      <w:lvlText w:val="%8."/>
      <w:lvlJc w:val="left"/>
      <w:pPr>
        <w:ind w:left="7668" w:hanging="360"/>
      </w:pPr>
    </w:lvl>
    <w:lvl w:ilvl="8" w:tplc="0409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15" w15:restartNumberingAfterBreak="0">
    <w:nsid w:val="1CD42EA7"/>
    <w:multiLevelType w:val="hybridMultilevel"/>
    <w:tmpl w:val="05E697FE"/>
    <w:lvl w:ilvl="0" w:tplc="04090019">
      <w:start w:val="1"/>
      <w:numFmt w:val="lowerLetter"/>
      <w:lvlText w:val="%1."/>
      <w:lvlJc w:val="left"/>
      <w:pPr>
        <w:ind w:left="3240" w:hanging="360"/>
      </w:p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16" w15:restartNumberingAfterBreak="0">
    <w:nsid w:val="1F535B9C"/>
    <w:multiLevelType w:val="hybridMultilevel"/>
    <w:tmpl w:val="874E2880"/>
    <w:lvl w:ilvl="0" w:tplc="079410B2">
      <w:start w:val="1"/>
      <w:numFmt w:val="decimal"/>
      <w:lvlText w:val="(%1)"/>
      <w:lvlJc w:val="left"/>
      <w:pPr>
        <w:ind w:left="1800" w:hanging="360"/>
      </w:pPr>
      <w:rPr>
        <w:rFonts w:ascii="Times New Roman" w:eastAsiaTheme="minorEastAsia" w:hAnsi="Times New Roman" w:cs="Times New Roman"/>
      </w:rPr>
    </w:lvl>
    <w:lvl w:ilvl="1" w:tplc="0421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7" w15:restartNumberingAfterBreak="0">
    <w:nsid w:val="1F635A27"/>
    <w:multiLevelType w:val="hybridMultilevel"/>
    <w:tmpl w:val="8A5A2D9E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8" w15:restartNumberingAfterBreak="0">
    <w:nsid w:val="26D866C7"/>
    <w:multiLevelType w:val="hybridMultilevel"/>
    <w:tmpl w:val="D58E208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98F18F8"/>
    <w:multiLevelType w:val="hybridMultilevel"/>
    <w:tmpl w:val="19567870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29A97E91"/>
    <w:multiLevelType w:val="hybridMultilevel"/>
    <w:tmpl w:val="C1F67322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AE2078DC">
      <w:start w:val="1"/>
      <w:numFmt w:val="decimal"/>
      <w:lvlText w:val="%2."/>
      <w:lvlJc w:val="left"/>
      <w:pPr>
        <w:ind w:left="1440" w:hanging="360"/>
      </w:pPr>
      <w:rPr>
        <w:rFonts w:hint="default"/>
        <w:b w:val="0"/>
      </w:rPr>
    </w:lvl>
    <w:lvl w:ilvl="2" w:tplc="8BD27E9E">
      <w:start w:val="1"/>
      <w:numFmt w:val="lowerLetter"/>
      <w:lvlText w:val="%3."/>
      <w:lvlJc w:val="left"/>
      <w:pPr>
        <w:ind w:left="2340" w:hanging="360"/>
      </w:pPr>
      <w:rPr>
        <w:rFonts w:hint="default"/>
        <w:b w:val="0"/>
      </w:rPr>
    </w:lvl>
    <w:lvl w:ilvl="3" w:tplc="7828F5D4">
      <w:start w:val="1"/>
      <w:numFmt w:val="decimal"/>
      <w:lvlText w:val="(%4)"/>
      <w:lvlJc w:val="left"/>
      <w:pPr>
        <w:ind w:left="2880" w:hanging="360"/>
      </w:pPr>
      <w:rPr>
        <w:rFonts w:hint="default"/>
        <w:b w:val="0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DF25F89"/>
    <w:multiLevelType w:val="hybridMultilevel"/>
    <w:tmpl w:val="CCA684B6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AF90A676">
      <w:start w:val="1"/>
      <w:numFmt w:val="lowerLetter"/>
      <w:lvlText w:val="(%3)"/>
      <w:lvlJc w:val="left"/>
      <w:pPr>
        <w:ind w:left="3474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2" w15:restartNumberingAfterBreak="0">
    <w:nsid w:val="3172121D"/>
    <w:multiLevelType w:val="hybridMultilevel"/>
    <w:tmpl w:val="606CAADE"/>
    <w:lvl w:ilvl="0" w:tplc="BB94BC96">
      <w:start w:val="1"/>
      <w:numFmt w:val="decimal"/>
      <w:lvlText w:val="%1.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23" w15:restartNumberingAfterBreak="0">
    <w:nsid w:val="32A812AD"/>
    <w:multiLevelType w:val="hybridMultilevel"/>
    <w:tmpl w:val="44446BA4"/>
    <w:lvl w:ilvl="0" w:tplc="2D080766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4" w15:restartNumberingAfterBreak="0">
    <w:nsid w:val="32C6200A"/>
    <w:multiLevelType w:val="hybridMultilevel"/>
    <w:tmpl w:val="81CE2046"/>
    <w:lvl w:ilvl="0" w:tplc="1800209E">
      <w:start w:val="1"/>
      <w:numFmt w:val="decimal"/>
      <w:lvlText w:val="(%1)"/>
      <w:lvlJc w:val="left"/>
      <w:pPr>
        <w:ind w:left="28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-262" w:hanging="360"/>
      </w:pPr>
    </w:lvl>
    <w:lvl w:ilvl="2" w:tplc="0421001B" w:tentative="1">
      <w:start w:val="1"/>
      <w:numFmt w:val="lowerRoman"/>
      <w:lvlText w:val="%3."/>
      <w:lvlJc w:val="right"/>
      <w:pPr>
        <w:ind w:left="458" w:hanging="180"/>
      </w:pPr>
    </w:lvl>
    <w:lvl w:ilvl="3" w:tplc="0421000F" w:tentative="1">
      <w:start w:val="1"/>
      <w:numFmt w:val="decimal"/>
      <w:lvlText w:val="%4."/>
      <w:lvlJc w:val="left"/>
      <w:pPr>
        <w:ind w:left="1178" w:hanging="360"/>
      </w:pPr>
    </w:lvl>
    <w:lvl w:ilvl="4" w:tplc="04210019" w:tentative="1">
      <w:start w:val="1"/>
      <w:numFmt w:val="lowerLetter"/>
      <w:lvlText w:val="%5."/>
      <w:lvlJc w:val="left"/>
      <w:pPr>
        <w:ind w:left="1898" w:hanging="360"/>
      </w:pPr>
    </w:lvl>
    <w:lvl w:ilvl="5" w:tplc="0421001B" w:tentative="1">
      <w:start w:val="1"/>
      <w:numFmt w:val="lowerRoman"/>
      <w:lvlText w:val="%6."/>
      <w:lvlJc w:val="right"/>
      <w:pPr>
        <w:ind w:left="2618" w:hanging="180"/>
      </w:pPr>
    </w:lvl>
    <w:lvl w:ilvl="6" w:tplc="0421000F" w:tentative="1">
      <w:start w:val="1"/>
      <w:numFmt w:val="decimal"/>
      <w:lvlText w:val="%7."/>
      <w:lvlJc w:val="left"/>
      <w:pPr>
        <w:ind w:left="3338" w:hanging="360"/>
      </w:pPr>
    </w:lvl>
    <w:lvl w:ilvl="7" w:tplc="04210019" w:tentative="1">
      <w:start w:val="1"/>
      <w:numFmt w:val="lowerLetter"/>
      <w:lvlText w:val="%8."/>
      <w:lvlJc w:val="left"/>
      <w:pPr>
        <w:ind w:left="4058" w:hanging="360"/>
      </w:pPr>
    </w:lvl>
    <w:lvl w:ilvl="8" w:tplc="0421001B" w:tentative="1">
      <w:start w:val="1"/>
      <w:numFmt w:val="lowerRoman"/>
      <w:lvlText w:val="%9."/>
      <w:lvlJc w:val="right"/>
      <w:pPr>
        <w:ind w:left="4778" w:hanging="180"/>
      </w:pPr>
    </w:lvl>
  </w:abstractNum>
  <w:abstractNum w:abstractNumId="25" w15:restartNumberingAfterBreak="0">
    <w:nsid w:val="38037BF0"/>
    <w:multiLevelType w:val="hybridMultilevel"/>
    <w:tmpl w:val="66F8A45E"/>
    <w:lvl w:ilvl="0" w:tplc="AB80F8BC">
      <w:start w:val="1"/>
      <w:numFmt w:val="decimal"/>
      <w:lvlText w:val="%1."/>
      <w:lvlJc w:val="left"/>
      <w:pPr>
        <w:ind w:left="720" w:hanging="360"/>
      </w:pPr>
      <w:rPr>
        <w:rFonts w:cstheme="minorBidi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8E904FE"/>
    <w:multiLevelType w:val="hybridMultilevel"/>
    <w:tmpl w:val="7280030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BE8655C"/>
    <w:multiLevelType w:val="hybridMultilevel"/>
    <w:tmpl w:val="B13E2B8C"/>
    <w:lvl w:ilvl="0" w:tplc="04090019">
      <w:start w:val="1"/>
      <w:numFmt w:val="lowerLetter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8" w15:restartNumberingAfterBreak="0">
    <w:nsid w:val="3FE0385E"/>
    <w:multiLevelType w:val="hybridMultilevel"/>
    <w:tmpl w:val="D1D8E4DA"/>
    <w:lvl w:ilvl="0" w:tplc="E7A663B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36703B4"/>
    <w:multiLevelType w:val="hybridMultilevel"/>
    <w:tmpl w:val="7ED42804"/>
    <w:lvl w:ilvl="0" w:tplc="04090019">
      <w:start w:val="1"/>
      <w:numFmt w:val="lowerLetter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0" w15:restartNumberingAfterBreak="0">
    <w:nsid w:val="44E6009B"/>
    <w:multiLevelType w:val="hybridMultilevel"/>
    <w:tmpl w:val="ABE4F39C"/>
    <w:lvl w:ilvl="0" w:tplc="0421000F">
      <w:start w:val="1"/>
      <w:numFmt w:val="decimal"/>
      <w:lvlText w:val="%1."/>
      <w:lvlJc w:val="left"/>
      <w:pPr>
        <w:ind w:left="1004" w:hanging="360"/>
      </w:p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1" w15:restartNumberingAfterBreak="0">
    <w:nsid w:val="454810FC"/>
    <w:multiLevelType w:val="hybridMultilevel"/>
    <w:tmpl w:val="1772C7AE"/>
    <w:lvl w:ilvl="0" w:tplc="466284B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2" w15:restartNumberingAfterBreak="0">
    <w:nsid w:val="45D253A4"/>
    <w:multiLevelType w:val="hybridMultilevel"/>
    <w:tmpl w:val="4E3250E0"/>
    <w:lvl w:ilvl="0" w:tplc="BAA85ED4">
      <w:start w:val="1"/>
      <w:numFmt w:val="decimal"/>
      <w:lvlText w:val="%1."/>
      <w:lvlJc w:val="left"/>
      <w:pPr>
        <w:ind w:left="644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3" w15:restartNumberingAfterBreak="0">
    <w:nsid w:val="46114482"/>
    <w:multiLevelType w:val="hybridMultilevel"/>
    <w:tmpl w:val="08A86DB8"/>
    <w:lvl w:ilvl="0" w:tplc="04090019">
      <w:start w:val="1"/>
      <w:numFmt w:val="lowerLetter"/>
      <w:lvlText w:val="%1."/>
      <w:lvlJc w:val="left"/>
      <w:pPr>
        <w:ind w:left="2356" w:hanging="360"/>
      </w:pPr>
    </w:lvl>
    <w:lvl w:ilvl="1" w:tplc="04090019">
      <w:start w:val="1"/>
      <w:numFmt w:val="lowerLetter"/>
      <w:lvlText w:val="%2."/>
      <w:lvlJc w:val="left"/>
      <w:pPr>
        <w:ind w:left="3076" w:hanging="360"/>
      </w:pPr>
    </w:lvl>
    <w:lvl w:ilvl="2" w:tplc="0409001B" w:tentative="1">
      <w:start w:val="1"/>
      <w:numFmt w:val="lowerRoman"/>
      <w:lvlText w:val="%3."/>
      <w:lvlJc w:val="right"/>
      <w:pPr>
        <w:ind w:left="3796" w:hanging="180"/>
      </w:pPr>
    </w:lvl>
    <w:lvl w:ilvl="3" w:tplc="0409000F" w:tentative="1">
      <w:start w:val="1"/>
      <w:numFmt w:val="decimal"/>
      <w:lvlText w:val="%4."/>
      <w:lvlJc w:val="left"/>
      <w:pPr>
        <w:ind w:left="4516" w:hanging="360"/>
      </w:pPr>
    </w:lvl>
    <w:lvl w:ilvl="4" w:tplc="04090019" w:tentative="1">
      <w:start w:val="1"/>
      <w:numFmt w:val="lowerLetter"/>
      <w:lvlText w:val="%5."/>
      <w:lvlJc w:val="left"/>
      <w:pPr>
        <w:ind w:left="5236" w:hanging="360"/>
      </w:pPr>
    </w:lvl>
    <w:lvl w:ilvl="5" w:tplc="0409001B" w:tentative="1">
      <w:start w:val="1"/>
      <w:numFmt w:val="lowerRoman"/>
      <w:lvlText w:val="%6."/>
      <w:lvlJc w:val="right"/>
      <w:pPr>
        <w:ind w:left="5956" w:hanging="180"/>
      </w:pPr>
    </w:lvl>
    <w:lvl w:ilvl="6" w:tplc="0409000F" w:tentative="1">
      <w:start w:val="1"/>
      <w:numFmt w:val="decimal"/>
      <w:lvlText w:val="%7."/>
      <w:lvlJc w:val="left"/>
      <w:pPr>
        <w:ind w:left="6676" w:hanging="360"/>
      </w:pPr>
    </w:lvl>
    <w:lvl w:ilvl="7" w:tplc="04090019" w:tentative="1">
      <w:start w:val="1"/>
      <w:numFmt w:val="lowerLetter"/>
      <w:lvlText w:val="%8."/>
      <w:lvlJc w:val="left"/>
      <w:pPr>
        <w:ind w:left="7396" w:hanging="360"/>
      </w:pPr>
    </w:lvl>
    <w:lvl w:ilvl="8" w:tplc="0409001B" w:tentative="1">
      <w:start w:val="1"/>
      <w:numFmt w:val="lowerRoman"/>
      <w:lvlText w:val="%9."/>
      <w:lvlJc w:val="right"/>
      <w:pPr>
        <w:ind w:left="8116" w:hanging="180"/>
      </w:pPr>
    </w:lvl>
  </w:abstractNum>
  <w:abstractNum w:abstractNumId="34" w15:restartNumberingAfterBreak="0">
    <w:nsid w:val="47903116"/>
    <w:multiLevelType w:val="hybridMultilevel"/>
    <w:tmpl w:val="287EB9FC"/>
    <w:lvl w:ilvl="0" w:tplc="0409000F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63350C"/>
    <w:multiLevelType w:val="hybridMultilevel"/>
    <w:tmpl w:val="E9DAEA0A"/>
    <w:lvl w:ilvl="0" w:tplc="A544CBC6">
      <w:start w:val="3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36" w15:restartNumberingAfterBreak="0">
    <w:nsid w:val="50F62E74"/>
    <w:multiLevelType w:val="hybridMultilevel"/>
    <w:tmpl w:val="C2FCF152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7" w15:restartNumberingAfterBreak="0">
    <w:nsid w:val="52BF437D"/>
    <w:multiLevelType w:val="hybridMultilevel"/>
    <w:tmpl w:val="9B0C8EB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B336D6E2">
      <w:start w:val="1"/>
      <w:numFmt w:val="decimal"/>
      <w:lvlText w:val="%4."/>
      <w:lvlJc w:val="left"/>
      <w:pPr>
        <w:ind w:left="2880" w:hanging="360"/>
      </w:pPr>
      <w:rPr>
        <w:i w:val="0"/>
        <w:color w:val="auto"/>
      </w:r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1304C35C">
      <w:start w:val="1"/>
      <w:numFmt w:val="decimal"/>
      <w:lvlText w:val="%7."/>
      <w:lvlJc w:val="left"/>
      <w:pPr>
        <w:ind w:left="5040" w:hanging="360"/>
      </w:pPr>
      <w:rPr>
        <w:i w:val="0"/>
        <w:color w:val="auto"/>
      </w:rPr>
    </w:lvl>
    <w:lvl w:ilvl="7" w:tplc="35C42418">
      <w:start w:val="1"/>
      <w:numFmt w:val="lowerLetter"/>
      <w:lvlText w:val="%8."/>
      <w:lvlJc w:val="left"/>
      <w:pPr>
        <w:ind w:left="5760" w:hanging="360"/>
      </w:pPr>
      <w:rPr>
        <w:rFonts w:ascii="Times New Roman" w:hAnsi="Times New Roman" w:cs="Times New Roman" w:hint="default"/>
        <w:i w:val="0"/>
        <w:color w:val="auto"/>
        <w:sz w:val="24"/>
        <w:szCs w:val="24"/>
      </w:r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76740E1"/>
    <w:multiLevelType w:val="hybridMultilevel"/>
    <w:tmpl w:val="81CE2046"/>
    <w:lvl w:ilvl="0" w:tplc="1800209E">
      <w:start w:val="1"/>
      <w:numFmt w:val="decimal"/>
      <w:lvlText w:val="(%1)"/>
      <w:lvlJc w:val="left"/>
      <w:pPr>
        <w:ind w:left="28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-262" w:hanging="360"/>
      </w:pPr>
    </w:lvl>
    <w:lvl w:ilvl="2" w:tplc="0421001B" w:tentative="1">
      <w:start w:val="1"/>
      <w:numFmt w:val="lowerRoman"/>
      <w:lvlText w:val="%3."/>
      <w:lvlJc w:val="right"/>
      <w:pPr>
        <w:ind w:left="458" w:hanging="180"/>
      </w:pPr>
    </w:lvl>
    <w:lvl w:ilvl="3" w:tplc="0421000F" w:tentative="1">
      <w:start w:val="1"/>
      <w:numFmt w:val="decimal"/>
      <w:lvlText w:val="%4."/>
      <w:lvlJc w:val="left"/>
      <w:pPr>
        <w:ind w:left="1178" w:hanging="360"/>
      </w:pPr>
    </w:lvl>
    <w:lvl w:ilvl="4" w:tplc="04210019" w:tentative="1">
      <w:start w:val="1"/>
      <w:numFmt w:val="lowerLetter"/>
      <w:lvlText w:val="%5."/>
      <w:lvlJc w:val="left"/>
      <w:pPr>
        <w:ind w:left="1898" w:hanging="360"/>
      </w:pPr>
    </w:lvl>
    <w:lvl w:ilvl="5" w:tplc="0421001B" w:tentative="1">
      <w:start w:val="1"/>
      <w:numFmt w:val="lowerRoman"/>
      <w:lvlText w:val="%6."/>
      <w:lvlJc w:val="right"/>
      <w:pPr>
        <w:ind w:left="2618" w:hanging="180"/>
      </w:pPr>
    </w:lvl>
    <w:lvl w:ilvl="6" w:tplc="0421000F" w:tentative="1">
      <w:start w:val="1"/>
      <w:numFmt w:val="decimal"/>
      <w:lvlText w:val="%7."/>
      <w:lvlJc w:val="left"/>
      <w:pPr>
        <w:ind w:left="3338" w:hanging="360"/>
      </w:pPr>
    </w:lvl>
    <w:lvl w:ilvl="7" w:tplc="04210019" w:tentative="1">
      <w:start w:val="1"/>
      <w:numFmt w:val="lowerLetter"/>
      <w:lvlText w:val="%8."/>
      <w:lvlJc w:val="left"/>
      <w:pPr>
        <w:ind w:left="4058" w:hanging="360"/>
      </w:pPr>
    </w:lvl>
    <w:lvl w:ilvl="8" w:tplc="0421001B" w:tentative="1">
      <w:start w:val="1"/>
      <w:numFmt w:val="lowerRoman"/>
      <w:lvlText w:val="%9."/>
      <w:lvlJc w:val="right"/>
      <w:pPr>
        <w:ind w:left="4778" w:hanging="180"/>
      </w:pPr>
    </w:lvl>
  </w:abstractNum>
  <w:abstractNum w:abstractNumId="39" w15:restartNumberingAfterBreak="0">
    <w:nsid w:val="5A1649A0"/>
    <w:multiLevelType w:val="hybridMultilevel"/>
    <w:tmpl w:val="45C8747A"/>
    <w:lvl w:ilvl="0" w:tplc="5FC45D7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AE438DA"/>
    <w:multiLevelType w:val="hybridMultilevel"/>
    <w:tmpl w:val="82A2EFE4"/>
    <w:lvl w:ilvl="0" w:tplc="0409000F">
      <w:start w:val="1"/>
      <w:numFmt w:val="decimal"/>
      <w:lvlText w:val="%1."/>
      <w:lvlJc w:val="left"/>
      <w:pPr>
        <w:ind w:left="1211" w:hanging="360"/>
      </w:p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1" w15:restartNumberingAfterBreak="0">
    <w:nsid w:val="5C3471DB"/>
    <w:multiLevelType w:val="hybridMultilevel"/>
    <w:tmpl w:val="51E4E8E2"/>
    <w:lvl w:ilvl="0" w:tplc="25EE9C88">
      <w:start w:val="2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5D636DA9"/>
    <w:multiLevelType w:val="hybridMultilevel"/>
    <w:tmpl w:val="F894F834"/>
    <w:lvl w:ilvl="0" w:tplc="81DE9C4C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65E8D4F8">
      <w:start w:val="1"/>
      <w:numFmt w:val="decimal"/>
      <w:lvlText w:val="%7."/>
      <w:lvlJc w:val="left"/>
      <w:pPr>
        <w:ind w:left="5040" w:hanging="360"/>
      </w:pPr>
      <w:rPr>
        <w:i w:val="0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23548DE"/>
    <w:multiLevelType w:val="hybridMultilevel"/>
    <w:tmpl w:val="9962D498"/>
    <w:lvl w:ilvl="0" w:tplc="0C849FC0">
      <w:start w:val="1"/>
      <w:numFmt w:val="lowerLetter"/>
      <w:lvlText w:val="%1."/>
      <w:lvlJc w:val="left"/>
      <w:pPr>
        <w:ind w:left="1636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356" w:hanging="360"/>
      </w:pPr>
    </w:lvl>
    <w:lvl w:ilvl="2" w:tplc="3C48EDE8">
      <w:start w:val="1"/>
      <w:numFmt w:val="lowerLetter"/>
      <w:lvlText w:val="%3."/>
      <w:lvlJc w:val="right"/>
      <w:pPr>
        <w:ind w:left="3076" w:hanging="180"/>
      </w:pPr>
      <w:rPr>
        <w:rFonts w:ascii="Times New Roman" w:eastAsiaTheme="minorEastAsia" w:hAnsi="Times New Roman" w:cs="Times New Roman"/>
      </w:rPr>
    </w:lvl>
    <w:lvl w:ilvl="3" w:tplc="28C6AE84">
      <w:start w:val="1"/>
      <w:numFmt w:val="lowerLetter"/>
      <w:lvlText w:val="%4."/>
      <w:lvlJc w:val="left"/>
      <w:pPr>
        <w:ind w:left="3796" w:hanging="360"/>
      </w:pPr>
      <w:rPr>
        <w:rFonts w:hint="default"/>
      </w:rPr>
    </w:lvl>
    <w:lvl w:ilvl="4" w:tplc="0409000F">
      <w:start w:val="1"/>
      <w:numFmt w:val="decimal"/>
      <w:lvlText w:val="%5."/>
      <w:lvlJc w:val="left"/>
      <w:pPr>
        <w:ind w:left="4516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44" w15:restartNumberingAfterBreak="0">
    <w:nsid w:val="69FA7395"/>
    <w:multiLevelType w:val="hybridMultilevel"/>
    <w:tmpl w:val="F5181BFA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5" w15:restartNumberingAfterBreak="0">
    <w:nsid w:val="6E700ACE"/>
    <w:multiLevelType w:val="hybridMultilevel"/>
    <w:tmpl w:val="8624729C"/>
    <w:lvl w:ilvl="0" w:tplc="6CA6AE4A">
      <w:start w:val="1"/>
      <w:numFmt w:val="decimal"/>
      <w:lvlText w:val="(%1)"/>
      <w:lvlJc w:val="left"/>
      <w:pPr>
        <w:ind w:left="1920" w:hanging="360"/>
      </w:pPr>
      <w:rPr>
        <w:rFonts w:ascii="Times New Roman" w:eastAsiaTheme="minorEastAsia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640" w:hanging="360"/>
      </w:pPr>
    </w:lvl>
    <w:lvl w:ilvl="2" w:tplc="0421001B" w:tentative="1">
      <w:start w:val="1"/>
      <w:numFmt w:val="lowerRoman"/>
      <w:lvlText w:val="%3."/>
      <w:lvlJc w:val="right"/>
      <w:pPr>
        <w:ind w:left="3360" w:hanging="180"/>
      </w:pPr>
    </w:lvl>
    <w:lvl w:ilvl="3" w:tplc="0421000F" w:tentative="1">
      <w:start w:val="1"/>
      <w:numFmt w:val="decimal"/>
      <w:lvlText w:val="%4."/>
      <w:lvlJc w:val="left"/>
      <w:pPr>
        <w:ind w:left="4080" w:hanging="360"/>
      </w:pPr>
    </w:lvl>
    <w:lvl w:ilvl="4" w:tplc="04210019" w:tentative="1">
      <w:start w:val="1"/>
      <w:numFmt w:val="lowerLetter"/>
      <w:lvlText w:val="%5."/>
      <w:lvlJc w:val="left"/>
      <w:pPr>
        <w:ind w:left="4800" w:hanging="360"/>
      </w:pPr>
    </w:lvl>
    <w:lvl w:ilvl="5" w:tplc="0421001B" w:tentative="1">
      <w:start w:val="1"/>
      <w:numFmt w:val="lowerRoman"/>
      <w:lvlText w:val="%6."/>
      <w:lvlJc w:val="right"/>
      <w:pPr>
        <w:ind w:left="5520" w:hanging="180"/>
      </w:pPr>
    </w:lvl>
    <w:lvl w:ilvl="6" w:tplc="0421000F" w:tentative="1">
      <w:start w:val="1"/>
      <w:numFmt w:val="decimal"/>
      <w:lvlText w:val="%7."/>
      <w:lvlJc w:val="left"/>
      <w:pPr>
        <w:ind w:left="6240" w:hanging="360"/>
      </w:pPr>
    </w:lvl>
    <w:lvl w:ilvl="7" w:tplc="04210019" w:tentative="1">
      <w:start w:val="1"/>
      <w:numFmt w:val="lowerLetter"/>
      <w:lvlText w:val="%8."/>
      <w:lvlJc w:val="left"/>
      <w:pPr>
        <w:ind w:left="6960" w:hanging="360"/>
      </w:pPr>
    </w:lvl>
    <w:lvl w:ilvl="8" w:tplc="0421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46" w15:restartNumberingAfterBreak="0">
    <w:nsid w:val="78B17171"/>
    <w:multiLevelType w:val="hybridMultilevel"/>
    <w:tmpl w:val="D4BCCAE8"/>
    <w:lvl w:ilvl="0" w:tplc="9B92D082">
      <w:start w:val="1"/>
      <w:numFmt w:val="decimal"/>
      <w:lvlText w:val="(%1)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B9B4C7E"/>
    <w:multiLevelType w:val="hybridMultilevel"/>
    <w:tmpl w:val="91A877A2"/>
    <w:lvl w:ilvl="0" w:tplc="04090019">
      <w:start w:val="1"/>
      <w:numFmt w:val="lowerLetter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48" w15:restartNumberingAfterBreak="0">
    <w:nsid w:val="7D015966"/>
    <w:multiLevelType w:val="hybridMultilevel"/>
    <w:tmpl w:val="EC9C9CA0"/>
    <w:lvl w:ilvl="0" w:tplc="0409000F">
      <w:start w:val="1"/>
      <w:numFmt w:val="decimal"/>
      <w:lvlText w:val="%1."/>
      <w:lvlJc w:val="left"/>
      <w:pPr>
        <w:ind w:left="1211" w:hanging="360"/>
      </w:p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9" w15:restartNumberingAfterBreak="0">
    <w:nsid w:val="7D395931"/>
    <w:multiLevelType w:val="hybridMultilevel"/>
    <w:tmpl w:val="89948874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778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F3B862FC">
      <w:start w:val="1"/>
      <w:numFmt w:val="decimal"/>
      <w:lvlText w:val="%4."/>
      <w:lvlJc w:val="left"/>
      <w:pPr>
        <w:ind w:left="2880" w:hanging="360"/>
      </w:pPr>
      <w:rPr>
        <w:i w:val="0"/>
      </w:r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380EBE8C">
      <w:start w:val="1"/>
      <w:numFmt w:val="decimal"/>
      <w:lvlText w:val="%7."/>
      <w:lvlJc w:val="left"/>
      <w:pPr>
        <w:ind w:left="5040" w:hanging="360"/>
      </w:pPr>
      <w:rPr>
        <w:i w:val="0"/>
        <w:color w:val="auto"/>
      </w:r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7E402851"/>
    <w:multiLevelType w:val="hybridMultilevel"/>
    <w:tmpl w:val="DD56B1DC"/>
    <w:lvl w:ilvl="0" w:tplc="0276AB0C">
      <w:start w:val="1"/>
      <w:numFmt w:val="decimal"/>
      <w:lvlText w:val="%1."/>
      <w:lvlJc w:val="left"/>
      <w:pPr>
        <w:ind w:left="2880" w:hanging="360"/>
      </w:pPr>
      <w:rPr>
        <w:rFonts w:hint="default"/>
        <w:i w:val="0"/>
        <w:color w:val="auto"/>
      </w:rPr>
    </w:lvl>
    <w:lvl w:ilvl="1" w:tplc="04210019">
      <w:start w:val="1"/>
      <w:numFmt w:val="lowerLetter"/>
      <w:lvlText w:val="%2."/>
      <w:lvlJc w:val="left"/>
      <w:pPr>
        <w:ind w:left="3600" w:hanging="360"/>
      </w:pPr>
    </w:lvl>
    <w:lvl w:ilvl="2" w:tplc="CF802056">
      <w:start w:val="1"/>
      <w:numFmt w:val="decimal"/>
      <w:lvlText w:val="(%3)"/>
      <w:lvlJc w:val="left"/>
      <w:pPr>
        <w:ind w:left="4500" w:hanging="36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5040" w:hanging="360"/>
      </w:pPr>
    </w:lvl>
    <w:lvl w:ilvl="4" w:tplc="04210019" w:tentative="1">
      <w:start w:val="1"/>
      <w:numFmt w:val="lowerLetter"/>
      <w:lvlText w:val="%5."/>
      <w:lvlJc w:val="left"/>
      <w:pPr>
        <w:ind w:left="5760" w:hanging="360"/>
      </w:pPr>
    </w:lvl>
    <w:lvl w:ilvl="5" w:tplc="0421001B" w:tentative="1">
      <w:start w:val="1"/>
      <w:numFmt w:val="lowerRoman"/>
      <w:lvlText w:val="%6."/>
      <w:lvlJc w:val="right"/>
      <w:pPr>
        <w:ind w:left="6480" w:hanging="180"/>
      </w:pPr>
    </w:lvl>
    <w:lvl w:ilvl="6" w:tplc="0421000F" w:tentative="1">
      <w:start w:val="1"/>
      <w:numFmt w:val="decimal"/>
      <w:lvlText w:val="%7."/>
      <w:lvlJc w:val="left"/>
      <w:pPr>
        <w:ind w:left="7200" w:hanging="360"/>
      </w:pPr>
    </w:lvl>
    <w:lvl w:ilvl="7" w:tplc="04210019" w:tentative="1">
      <w:start w:val="1"/>
      <w:numFmt w:val="lowerLetter"/>
      <w:lvlText w:val="%8."/>
      <w:lvlJc w:val="left"/>
      <w:pPr>
        <w:ind w:left="7920" w:hanging="360"/>
      </w:pPr>
    </w:lvl>
    <w:lvl w:ilvl="8" w:tplc="0421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51" w15:restartNumberingAfterBreak="0">
    <w:nsid w:val="7E7E0A2F"/>
    <w:multiLevelType w:val="hybridMultilevel"/>
    <w:tmpl w:val="110E9F28"/>
    <w:lvl w:ilvl="0" w:tplc="B9D6D6F0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3240" w:hanging="360"/>
      </w:pPr>
    </w:lvl>
    <w:lvl w:ilvl="2" w:tplc="00CCDF30">
      <w:start w:val="1"/>
      <w:numFmt w:val="upperLetter"/>
      <w:lvlText w:val="(%3)"/>
      <w:lvlJc w:val="left"/>
      <w:pPr>
        <w:ind w:left="4140" w:hanging="360"/>
      </w:pPr>
      <w:rPr>
        <w:rFonts w:hint="default"/>
      </w:rPr>
    </w:lvl>
    <w:lvl w:ilvl="3" w:tplc="8666899A">
      <w:start w:val="1"/>
      <w:numFmt w:val="decimal"/>
      <w:lvlText w:val="(%4)"/>
      <w:lvlJc w:val="left"/>
      <w:pPr>
        <w:ind w:left="4680" w:hanging="360"/>
      </w:pPr>
      <w:rPr>
        <w:rFonts w:hint="default"/>
      </w:rPr>
    </w:lvl>
    <w:lvl w:ilvl="4" w:tplc="6F28AD88">
      <w:start w:val="1"/>
      <w:numFmt w:val="upperLetter"/>
      <w:lvlText w:val="%5."/>
      <w:lvlJc w:val="left"/>
      <w:pPr>
        <w:ind w:left="5400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num w:numId="1">
    <w:abstractNumId w:val="42"/>
  </w:num>
  <w:num w:numId="2">
    <w:abstractNumId w:val="11"/>
  </w:num>
  <w:num w:numId="3">
    <w:abstractNumId w:val="21"/>
  </w:num>
  <w:num w:numId="4">
    <w:abstractNumId w:val="0"/>
  </w:num>
  <w:num w:numId="5">
    <w:abstractNumId w:val="17"/>
  </w:num>
  <w:num w:numId="6">
    <w:abstractNumId w:val="26"/>
  </w:num>
  <w:num w:numId="7">
    <w:abstractNumId w:val="10"/>
  </w:num>
  <w:num w:numId="8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3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25"/>
  </w:num>
  <w:num w:numId="11">
    <w:abstractNumId w:val="32"/>
  </w:num>
  <w:num w:numId="12">
    <w:abstractNumId w:val="23"/>
  </w:num>
  <w:num w:numId="13">
    <w:abstractNumId w:val="31"/>
  </w:num>
  <w:num w:numId="14">
    <w:abstractNumId w:val="30"/>
  </w:num>
  <w:num w:numId="15">
    <w:abstractNumId w:val="49"/>
  </w:num>
  <w:num w:numId="16">
    <w:abstractNumId w:val="13"/>
  </w:num>
  <w:num w:numId="17">
    <w:abstractNumId w:val="50"/>
  </w:num>
  <w:num w:numId="1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28"/>
  </w:num>
  <w:num w:numId="20">
    <w:abstractNumId w:val="41"/>
  </w:num>
  <w:num w:numId="21">
    <w:abstractNumId w:val="22"/>
  </w:num>
  <w:num w:numId="22">
    <w:abstractNumId w:val="43"/>
  </w:num>
  <w:num w:numId="23">
    <w:abstractNumId w:val="51"/>
  </w:num>
  <w:num w:numId="24">
    <w:abstractNumId w:val="14"/>
  </w:num>
  <w:num w:numId="25">
    <w:abstractNumId w:val="37"/>
  </w:num>
  <w:num w:numId="26">
    <w:abstractNumId w:val="6"/>
  </w:num>
  <w:num w:numId="27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8"/>
  </w:num>
  <w:num w:numId="29">
    <w:abstractNumId w:val="12"/>
  </w:num>
  <w:num w:numId="30">
    <w:abstractNumId w:val="16"/>
  </w:num>
  <w:num w:numId="31">
    <w:abstractNumId w:val="24"/>
  </w:num>
  <w:num w:numId="32">
    <w:abstractNumId w:val="45"/>
  </w:num>
  <w:num w:numId="33">
    <w:abstractNumId w:val="39"/>
  </w:num>
  <w:num w:numId="34">
    <w:abstractNumId w:val="2"/>
  </w:num>
  <w:num w:numId="35">
    <w:abstractNumId w:val="46"/>
  </w:num>
  <w:num w:numId="36">
    <w:abstractNumId w:val="9"/>
  </w:num>
  <w:num w:numId="37">
    <w:abstractNumId w:val="38"/>
  </w:num>
  <w:num w:numId="38">
    <w:abstractNumId w:val="3"/>
  </w:num>
  <w:num w:numId="39">
    <w:abstractNumId w:val="18"/>
  </w:num>
  <w:num w:numId="40">
    <w:abstractNumId w:val="15"/>
  </w:num>
  <w:num w:numId="41">
    <w:abstractNumId w:val="47"/>
  </w:num>
  <w:num w:numId="42">
    <w:abstractNumId w:val="48"/>
  </w:num>
  <w:num w:numId="43">
    <w:abstractNumId w:val="5"/>
  </w:num>
  <w:num w:numId="44">
    <w:abstractNumId w:val="44"/>
  </w:num>
  <w:num w:numId="45">
    <w:abstractNumId w:val="36"/>
  </w:num>
  <w:num w:numId="46">
    <w:abstractNumId w:val="40"/>
  </w:num>
  <w:num w:numId="47">
    <w:abstractNumId w:val="20"/>
  </w:num>
  <w:num w:numId="48">
    <w:abstractNumId w:val="7"/>
  </w:num>
  <w:num w:numId="49">
    <w:abstractNumId w:val="35"/>
  </w:num>
  <w:num w:numId="50">
    <w:abstractNumId w:val="33"/>
  </w:num>
  <w:num w:numId="51">
    <w:abstractNumId w:val="29"/>
  </w:num>
  <w:num w:numId="52">
    <w:abstractNumId w:val="27"/>
  </w:num>
  <w:numIdMacAtCleanup w:val="4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8"/>
  <w:hideSpellingErrors/>
  <w:hideGrammaticalErrors/>
  <w:activeWritingStyle w:appName="MSWord" w:lang="en-US" w:vendorID="64" w:dllVersion="6" w:nlCheck="1" w:checkStyle="0"/>
  <w:activeWritingStyle w:appName="MSWord" w:lang="en-ID" w:vendorID="64" w:dllVersion="6" w:nlCheck="1" w:checkStyle="0"/>
  <w:activeWritingStyle w:appName="MSWord" w:lang="en-US" w:vendorID="64" w:dllVersion="4096" w:nlCheck="1" w:checkStyle="0"/>
  <w:activeWritingStyle w:appName="MSWord" w:lang="en-ID" w:vendorID="64" w:dllVersion="4096" w:nlCheck="1" w:checkStyle="0"/>
  <w:activeWritingStyle w:appName="MSWord" w:lang="en-US" w:vendorID="64" w:dllVersion="131078" w:nlCheck="1" w:checkStyle="0"/>
  <w:activeWritingStyle w:appName="MSWord" w:lang="en-ID" w:vendorID="64" w:dllVersion="131078" w:nlCheck="1" w:checkStyle="0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B4135"/>
    <w:rsid w:val="000001B3"/>
    <w:rsid w:val="00000745"/>
    <w:rsid w:val="0000107B"/>
    <w:rsid w:val="00001462"/>
    <w:rsid w:val="00001A27"/>
    <w:rsid w:val="00001EDD"/>
    <w:rsid w:val="00002792"/>
    <w:rsid w:val="00002A8A"/>
    <w:rsid w:val="0000475A"/>
    <w:rsid w:val="00005AAD"/>
    <w:rsid w:val="00010FAB"/>
    <w:rsid w:val="00011694"/>
    <w:rsid w:val="000120FB"/>
    <w:rsid w:val="00012565"/>
    <w:rsid w:val="00012627"/>
    <w:rsid w:val="00012F33"/>
    <w:rsid w:val="00015222"/>
    <w:rsid w:val="00015694"/>
    <w:rsid w:val="00017C73"/>
    <w:rsid w:val="0002001F"/>
    <w:rsid w:val="00020B63"/>
    <w:rsid w:val="00022474"/>
    <w:rsid w:val="00023B78"/>
    <w:rsid w:val="00023D44"/>
    <w:rsid w:val="00025555"/>
    <w:rsid w:val="00026A14"/>
    <w:rsid w:val="00030A3D"/>
    <w:rsid w:val="000332E7"/>
    <w:rsid w:val="0003423D"/>
    <w:rsid w:val="00034CEF"/>
    <w:rsid w:val="000360FD"/>
    <w:rsid w:val="00037FAD"/>
    <w:rsid w:val="00040F6C"/>
    <w:rsid w:val="000418B1"/>
    <w:rsid w:val="00042A86"/>
    <w:rsid w:val="00043905"/>
    <w:rsid w:val="00045BF0"/>
    <w:rsid w:val="00047ED1"/>
    <w:rsid w:val="00052B42"/>
    <w:rsid w:val="00052BD1"/>
    <w:rsid w:val="0005317C"/>
    <w:rsid w:val="0005495F"/>
    <w:rsid w:val="0005733A"/>
    <w:rsid w:val="000606FC"/>
    <w:rsid w:val="00060F19"/>
    <w:rsid w:val="00062B7C"/>
    <w:rsid w:val="00063800"/>
    <w:rsid w:val="00063E3D"/>
    <w:rsid w:val="00065675"/>
    <w:rsid w:val="0006587A"/>
    <w:rsid w:val="00070F88"/>
    <w:rsid w:val="0007617E"/>
    <w:rsid w:val="0007701A"/>
    <w:rsid w:val="00077025"/>
    <w:rsid w:val="00081899"/>
    <w:rsid w:val="00082097"/>
    <w:rsid w:val="000835C6"/>
    <w:rsid w:val="000845B3"/>
    <w:rsid w:val="000872D8"/>
    <w:rsid w:val="00090AB2"/>
    <w:rsid w:val="00090C54"/>
    <w:rsid w:val="00091341"/>
    <w:rsid w:val="00097EFC"/>
    <w:rsid w:val="000A07D1"/>
    <w:rsid w:val="000A0D5C"/>
    <w:rsid w:val="000A1187"/>
    <w:rsid w:val="000A16E0"/>
    <w:rsid w:val="000A1B13"/>
    <w:rsid w:val="000A3DB4"/>
    <w:rsid w:val="000A7C3F"/>
    <w:rsid w:val="000A7E11"/>
    <w:rsid w:val="000A7EA0"/>
    <w:rsid w:val="000B0310"/>
    <w:rsid w:val="000B25EC"/>
    <w:rsid w:val="000B2A90"/>
    <w:rsid w:val="000B465D"/>
    <w:rsid w:val="000B471A"/>
    <w:rsid w:val="000B5217"/>
    <w:rsid w:val="000B54B5"/>
    <w:rsid w:val="000C11E6"/>
    <w:rsid w:val="000C5759"/>
    <w:rsid w:val="000C7559"/>
    <w:rsid w:val="000C78CD"/>
    <w:rsid w:val="000D0D49"/>
    <w:rsid w:val="000D1B1D"/>
    <w:rsid w:val="000D25CA"/>
    <w:rsid w:val="000D38BF"/>
    <w:rsid w:val="000D6225"/>
    <w:rsid w:val="000D73CE"/>
    <w:rsid w:val="000E02BF"/>
    <w:rsid w:val="000E20AD"/>
    <w:rsid w:val="000E230B"/>
    <w:rsid w:val="000E2A03"/>
    <w:rsid w:val="000E482E"/>
    <w:rsid w:val="000E4FC8"/>
    <w:rsid w:val="000E6548"/>
    <w:rsid w:val="000E7813"/>
    <w:rsid w:val="000F1B19"/>
    <w:rsid w:val="000F2B0D"/>
    <w:rsid w:val="000F2D96"/>
    <w:rsid w:val="000F4BF2"/>
    <w:rsid w:val="00100995"/>
    <w:rsid w:val="00102328"/>
    <w:rsid w:val="001038CF"/>
    <w:rsid w:val="0010577C"/>
    <w:rsid w:val="00106FA2"/>
    <w:rsid w:val="001074CE"/>
    <w:rsid w:val="001113B9"/>
    <w:rsid w:val="00120F4D"/>
    <w:rsid w:val="00121B10"/>
    <w:rsid w:val="0012214A"/>
    <w:rsid w:val="001221E8"/>
    <w:rsid w:val="0012328D"/>
    <w:rsid w:val="0012491A"/>
    <w:rsid w:val="00126A08"/>
    <w:rsid w:val="00130027"/>
    <w:rsid w:val="001319A4"/>
    <w:rsid w:val="0013382E"/>
    <w:rsid w:val="00133D8F"/>
    <w:rsid w:val="00134E21"/>
    <w:rsid w:val="00135D2E"/>
    <w:rsid w:val="001360AE"/>
    <w:rsid w:val="0013744C"/>
    <w:rsid w:val="001379A2"/>
    <w:rsid w:val="00137F9B"/>
    <w:rsid w:val="0014319B"/>
    <w:rsid w:val="00145D6F"/>
    <w:rsid w:val="00146125"/>
    <w:rsid w:val="0014677E"/>
    <w:rsid w:val="00151585"/>
    <w:rsid w:val="0015449A"/>
    <w:rsid w:val="00157726"/>
    <w:rsid w:val="0016458B"/>
    <w:rsid w:val="00165452"/>
    <w:rsid w:val="00167E14"/>
    <w:rsid w:val="00170991"/>
    <w:rsid w:val="0017555A"/>
    <w:rsid w:val="00175C75"/>
    <w:rsid w:val="00175EE0"/>
    <w:rsid w:val="0017619A"/>
    <w:rsid w:val="00177FC2"/>
    <w:rsid w:val="00180310"/>
    <w:rsid w:val="001838A7"/>
    <w:rsid w:val="001842E3"/>
    <w:rsid w:val="0018499A"/>
    <w:rsid w:val="00185875"/>
    <w:rsid w:val="001861D2"/>
    <w:rsid w:val="00187089"/>
    <w:rsid w:val="001900FB"/>
    <w:rsid w:val="00190E74"/>
    <w:rsid w:val="0019195F"/>
    <w:rsid w:val="00191DFE"/>
    <w:rsid w:val="00192FF1"/>
    <w:rsid w:val="00193D17"/>
    <w:rsid w:val="00193E8B"/>
    <w:rsid w:val="0019587A"/>
    <w:rsid w:val="0019608D"/>
    <w:rsid w:val="001A109A"/>
    <w:rsid w:val="001A4069"/>
    <w:rsid w:val="001B15AB"/>
    <w:rsid w:val="001B3FF8"/>
    <w:rsid w:val="001C14E7"/>
    <w:rsid w:val="001C2373"/>
    <w:rsid w:val="001C2FDF"/>
    <w:rsid w:val="001C377E"/>
    <w:rsid w:val="001C7239"/>
    <w:rsid w:val="001C7512"/>
    <w:rsid w:val="001D051E"/>
    <w:rsid w:val="001D2CFE"/>
    <w:rsid w:val="001D4F9D"/>
    <w:rsid w:val="001D5584"/>
    <w:rsid w:val="001D5F17"/>
    <w:rsid w:val="001D6874"/>
    <w:rsid w:val="001E0927"/>
    <w:rsid w:val="001E1D76"/>
    <w:rsid w:val="001E2D02"/>
    <w:rsid w:val="001E54B6"/>
    <w:rsid w:val="001E5C14"/>
    <w:rsid w:val="001E7885"/>
    <w:rsid w:val="001E7CF1"/>
    <w:rsid w:val="001F0611"/>
    <w:rsid w:val="001F3048"/>
    <w:rsid w:val="001F4424"/>
    <w:rsid w:val="001F4CA6"/>
    <w:rsid w:val="001F5E0F"/>
    <w:rsid w:val="001F6B34"/>
    <w:rsid w:val="001F6DAC"/>
    <w:rsid w:val="00203DBA"/>
    <w:rsid w:val="0020497B"/>
    <w:rsid w:val="00204CBE"/>
    <w:rsid w:val="00210911"/>
    <w:rsid w:val="002129BE"/>
    <w:rsid w:val="00215E6F"/>
    <w:rsid w:val="002167CA"/>
    <w:rsid w:val="002201E2"/>
    <w:rsid w:val="00222C4D"/>
    <w:rsid w:val="0022454C"/>
    <w:rsid w:val="002268ED"/>
    <w:rsid w:val="0023059D"/>
    <w:rsid w:val="002363BC"/>
    <w:rsid w:val="0024037D"/>
    <w:rsid w:val="0024158F"/>
    <w:rsid w:val="00243737"/>
    <w:rsid w:val="002452FE"/>
    <w:rsid w:val="00245980"/>
    <w:rsid w:val="00246505"/>
    <w:rsid w:val="002475E0"/>
    <w:rsid w:val="002500BC"/>
    <w:rsid w:val="0025036A"/>
    <w:rsid w:val="002506D0"/>
    <w:rsid w:val="002511F9"/>
    <w:rsid w:val="00251642"/>
    <w:rsid w:val="00251BC5"/>
    <w:rsid w:val="002532D0"/>
    <w:rsid w:val="00254889"/>
    <w:rsid w:val="00254DB8"/>
    <w:rsid w:val="00254F55"/>
    <w:rsid w:val="002557CE"/>
    <w:rsid w:val="00255857"/>
    <w:rsid w:val="00255898"/>
    <w:rsid w:val="002574FC"/>
    <w:rsid w:val="00261192"/>
    <w:rsid w:val="00262352"/>
    <w:rsid w:val="0026476B"/>
    <w:rsid w:val="00264971"/>
    <w:rsid w:val="00265998"/>
    <w:rsid w:val="00266D60"/>
    <w:rsid w:val="002673C7"/>
    <w:rsid w:val="00270B91"/>
    <w:rsid w:val="002800C7"/>
    <w:rsid w:val="00281B5D"/>
    <w:rsid w:val="002838CE"/>
    <w:rsid w:val="002846E4"/>
    <w:rsid w:val="00284874"/>
    <w:rsid w:val="00285458"/>
    <w:rsid w:val="00285494"/>
    <w:rsid w:val="00287765"/>
    <w:rsid w:val="0029052D"/>
    <w:rsid w:val="00290907"/>
    <w:rsid w:val="00292739"/>
    <w:rsid w:val="00292F4B"/>
    <w:rsid w:val="002953A8"/>
    <w:rsid w:val="00295480"/>
    <w:rsid w:val="002974CD"/>
    <w:rsid w:val="00297D8B"/>
    <w:rsid w:val="002A2A33"/>
    <w:rsid w:val="002A5021"/>
    <w:rsid w:val="002A7328"/>
    <w:rsid w:val="002B45C1"/>
    <w:rsid w:val="002B4D93"/>
    <w:rsid w:val="002B7D82"/>
    <w:rsid w:val="002C127D"/>
    <w:rsid w:val="002C20D8"/>
    <w:rsid w:val="002C2CD8"/>
    <w:rsid w:val="002C5571"/>
    <w:rsid w:val="002C5C0C"/>
    <w:rsid w:val="002C7FE2"/>
    <w:rsid w:val="002D063B"/>
    <w:rsid w:val="002D1B44"/>
    <w:rsid w:val="002D33D9"/>
    <w:rsid w:val="002D5021"/>
    <w:rsid w:val="002D57AB"/>
    <w:rsid w:val="002E0A06"/>
    <w:rsid w:val="002E1D8E"/>
    <w:rsid w:val="002E23F7"/>
    <w:rsid w:val="002E26E1"/>
    <w:rsid w:val="002E503A"/>
    <w:rsid w:val="002F07A9"/>
    <w:rsid w:val="002F0EA8"/>
    <w:rsid w:val="002F2798"/>
    <w:rsid w:val="002F3C0F"/>
    <w:rsid w:val="002F3F31"/>
    <w:rsid w:val="002F3FED"/>
    <w:rsid w:val="002F5782"/>
    <w:rsid w:val="002F590C"/>
    <w:rsid w:val="002F6229"/>
    <w:rsid w:val="002F70B1"/>
    <w:rsid w:val="002F7A7F"/>
    <w:rsid w:val="002F7E39"/>
    <w:rsid w:val="003002E6"/>
    <w:rsid w:val="003032E1"/>
    <w:rsid w:val="00304F09"/>
    <w:rsid w:val="00306ACA"/>
    <w:rsid w:val="00307CCC"/>
    <w:rsid w:val="00311FB0"/>
    <w:rsid w:val="00312F3F"/>
    <w:rsid w:val="003141E2"/>
    <w:rsid w:val="00317983"/>
    <w:rsid w:val="00317BF7"/>
    <w:rsid w:val="00322F6B"/>
    <w:rsid w:val="00323E18"/>
    <w:rsid w:val="00324652"/>
    <w:rsid w:val="003248AD"/>
    <w:rsid w:val="00327E43"/>
    <w:rsid w:val="0033206D"/>
    <w:rsid w:val="0033274A"/>
    <w:rsid w:val="0033328D"/>
    <w:rsid w:val="00334712"/>
    <w:rsid w:val="003358B5"/>
    <w:rsid w:val="00335D0B"/>
    <w:rsid w:val="00340DD1"/>
    <w:rsid w:val="003414A6"/>
    <w:rsid w:val="00346F14"/>
    <w:rsid w:val="003474B7"/>
    <w:rsid w:val="00347EB6"/>
    <w:rsid w:val="0035101B"/>
    <w:rsid w:val="00353806"/>
    <w:rsid w:val="00354894"/>
    <w:rsid w:val="00356DFD"/>
    <w:rsid w:val="00360700"/>
    <w:rsid w:val="00365FFA"/>
    <w:rsid w:val="00366F1D"/>
    <w:rsid w:val="003676AE"/>
    <w:rsid w:val="0037078A"/>
    <w:rsid w:val="00371C1F"/>
    <w:rsid w:val="003757CC"/>
    <w:rsid w:val="0037646C"/>
    <w:rsid w:val="00377B2F"/>
    <w:rsid w:val="00377DFE"/>
    <w:rsid w:val="00380F1B"/>
    <w:rsid w:val="00381005"/>
    <w:rsid w:val="003819E0"/>
    <w:rsid w:val="00381EDF"/>
    <w:rsid w:val="003825B2"/>
    <w:rsid w:val="0038680E"/>
    <w:rsid w:val="00386BB4"/>
    <w:rsid w:val="00386DDB"/>
    <w:rsid w:val="003871FA"/>
    <w:rsid w:val="0039251A"/>
    <w:rsid w:val="0039322D"/>
    <w:rsid w:val="00396832"/>
    <w:rsid w:val="003968C4"/>
    <w:rsid w:val="003A3790"/>
    <w:rsid w:val="003A5523"/>
    <w:rsid w:val="003A6716"/>
    <w:rsid w:val="003A7512"/>
    <w:rsid w:val="003A7B20"/>
    <w:rsid w:val="003A7DCA"/>
    <w:rsid w:val="003B0E29"/>
    <w:rsid w:val="003B1437"/>
    <w:rsid w:val="003B1F25"/>
    <w:rsid w:val="003B28FC"/>
    <w:rsid w:val="003B2B86"/>
    <w:rsid w:val="003B381E"/>
    <w:rsid w:val="003B399E"/>
    <w:rsid w:val="003B50E8"/>
    <w:rsid w:val="003B5EC2"/>
    <w:rsid w:val="003B63CD"/>
    <w:rsid w:val="003B706C"/>
    <w:rsid w:val="003C02FD"/>
    <w:rsid w:val="003C4EEF"/>
    <w:rsid w:val="003C7449"/>
    <w:rsid w:val="003C7971"/>
    <w:rsid w:val="003D14E3"/>
    <w:rsid w:val="003D1B27"/>
    <w:rsid w:val="003D1B34"/>
    <w:rsid w:val="003D686D"/>
    <w:rsid w:val="003D74FF"/>
    <w:rsid w:val="003E0F51"/>
    <w:rsid w:val="003E19E4"/>
    <w:rsid w:val="003E1A2A"/>
    <w:rsid w:val="003E3263"/>
    <w:rsid w:val="003E35C4"/>
    <w:rsid w:val="003E3E3C"/>
    <w:rsid w:val="003E5713"/>
    <w:rsid w:val="003E5C4C"/>
    <w:rsid w:val="003E5E28"/>
    <w:rsid w:val="003E74C6"/>
    <w:rsid w:val="003F2A20"/>
    <w:rsid w:val="003F5CD2"/>
    <w:rsid w:val="003F7586"/>
    <w:rsid w:val="00400413"/>
    <w:rsid w:val="00400CD5"/>
    <w:rsid w:val="00402A51"/>
    <w:rsid w:val="0040362B"/>
    <w:rsid w:val="00407318"/>
    <w:rsid w:val="00407DC2"/>
    <w:rsid w:val="00412F86"/>
    <w:rsid w:val="00415B45"/>
    <w:rsid w:val="00416122"/>
    <w:rsid w:val="00421493"/>
    <w:rsid w:val="00421F05"/>
    <w:rsid w:val="004223C6"/>
    <w:rsid w:val="00424D67"/>
    <w:rsid w:val="00424DC2"/>
    <w:rsid w:val="004277A1"/>
    <w:rsid w:val="00433E1B"/>
    <w:rsid w:val="004404BD"/>
    <w:rsid w:val="00440E6F"/>
    <w:rsid w:val="004411FA"/>
    <w:rsid w:val="0044136D"/>
    <w:rsid w:val="0044206C"/>
    <w:rsid w:val="00442115"/>
    <w:rsid w:val="004435E5"/>
    <w:rsid w:val="004436A4"/>
    <w:rsid w:val="00444D5E"/>
    <w:rsid w:val="0044677A"/>
    <w:rsid w:val="00450D4B"/>
    <w:rsid w:val="00451C85"/>
    <w:rsid w:val="004535CD"/>
    <w:rsid w:val="0045723D"/>
    <w:rsid w:val="0045791B"/>
    <w:rsid w:val="00461D77"/>
    <w:rsid w:val="004640ED"/>
    <w:rsid w:val="004648F1"/>
    <w:rsid w:val="004659E5"/>
    <w:rsid w:val="00465ECC"/>
    <w:rsid w:val="0046604F"/>
    <w:rsid w:val="00466D24"/>
    <w:rsid w:val="00467680"/>
    <w:rsid w:val="004721A4"/>
    <w:rsid w:val="00473D97"/>
    <w:rsid w:val="0047471B"/>
    <w:rsid w:val="00474753"/>
    <w:rsid w:val="00476A46"/>
    <w:rsid w:val="0047714B"/>
    <w:rsid w:val="00480052"/>
    <w:rsid w:val="0048027A"/>
    <w:rsid w:val="00480AA4"/>
    <w:rsid w:val="0048227F"/>
    <w:rsid w:val="004828CD"/>
    <w:rsid w:val="00483722"/>
    <w:rsid w:val="00483C71"/>
    <w:rsid w:val="00486EF8"/>
    <w:rsid w:val="00490A8A"/>
    <w:rsid w:val="00496841"/>
    <w:rsid w:val="004A1765"/>
    <w:rsid w:val="004A3FC6"/>
    <w:rsid w:val="004A5057"/>
    <w:rsid w:val="004A6470"/>
    <w:rsid w:val="004A6704"/>
    <w:rsid w:val="004A6AA7"/>
    <w:rsid w:val="004A6D4B"/>
    <w:rsid w:val="004B0710"/>
    <w:rsid w:val="004B0DAB"/>
    <w:rsid w:val="004B140C"/>
    <w:rsid w:val="004B2F5E"/>
    <w:rsid w:val="004B3298"/>
    <w:rsid w:val="004B3EE8"/>
    <w:rsid w:val="004B6072"/>
    <w:rsid w:val="004C0D2D"/>
    <w:rsid w:val="004C291A"/>
    <w:rsid w:val="004C3610"/>
    <w:rsid w:val="004C3CC0"/>
    <w:rsid w:val="004C3EA1"/>
    <w:rsid w:val="004C4173"/>
    <w:rsid w:val="004C45BD"/>
    <w:rsid w:val="004C4665"/>
    <w:rsid w:val="004C77E7"/>
    <w:rsid w:val="004D1F43"/>
    <w:rsid w:val="004D3D96"/>
    <w:rsid w:val="004D5248"/>
    <w:rsid w:val="004E1505"/>
    <w:rsid w:val="004E4C7A"/>
    <w:rsid w:val="004E4F46"/>
    <w:rsid w:val="004E5A44"/>
    <w:rsid w:val="004E5CCA"/>
    <w:rsid w:val="004E6EAF"/>
    <w:rsid w:val="004E7D00"/>
    <w:rsid w:val="004F1E45"/>
    <w:rsid w:val="004F28C9"/>
    <w:rsid w:val="004F4A0B"/>
    <w:rsid w:val="004F62FB"/>
    <w:rsid w:val="004F66A1"/>
    <w:rsid w:val="005000B6"/>
    <w:rsid w:val="005013AD"/>
    <w:rsid w:val="005027E6"/>
    <w:rsid w:val="00510F72"/>
    <w:rsid w:val="00511E13"/>
    <w:rsid w:val="0051203D"/>
    <w:rsid w:val="005153D1"/>
    <w:rsid w:val="005155CD"/>
    <w:rsid w:val="0051562A"/>
    <w:rsid w:val="005158B8"/>
    <w:rsid w:val="00516986"/>
    <w:rsid w:val="00516F65"/>
    <w:rsid w:val="005203E8"/>
    <w:rsid w:val="005219FB"/>
    <w:rsid w:val="0052207F"/>
    <w:rsid w:val="00522DC2"/>
    <w:rsid w:val="00523E5F"/>
    <w:rsid w:val="00523ED2"/>
    <w:rsid w:val="0052427B"/>
    <w:rsid w:val="00524966"/>
    <w:rsid w:val="00524B3E"/>
    <w:rsid w:val="0052511C"/>
    <w:rsid w:val="00532F8F"/>
    <w:rsid w:val="005330A5"/>
    <w:rsid w:val="00534882"/>
    <w:rsid w:val="00534E71"/>
    <w:rsid w:val="005354F5"/>
    <w:rsid w:val="00535F6B"/>
    <w:rsid w:val="00536DC0"/>
    <w:rsid w:val="00537DB9"/>
    <w:rsid w:val="00540BDE"/>
    <w:rsid w:val="00540F06"/>
    <w:rsid w:val="00541FD9"/>
    <w:rsid w:val="0054278B"/>
    <w:rsid w:val="0054753E"/>
    <w:rsid w:val="00550513"/>
    <w:rsid w:val="005532D7"/>
    <w:rsid w:val="00553F8C"/>
    <w:rsid w:val="00553FFA"/>
    <w:rsid w:val="00554C37"/>
    <w:rsid w:val="00554DD2"/>
    <w:rsid w:val="00555479"/>
    <w:rsid w:val="00555F6D"/>
    <w:rsid w:val="00560AD3"/>
    <w:rsid w:val="005635E7"/>
    <w:rsid w:val="00564A20"/>
    <w:rsid w:val="00564A49"/>
    <w:rsid w:val="00567185"/>
    <w:rsid w:val="00567718"/>
    <w:rsid w:val="00571D7E"/>
    <w:rsid w:val="00580AA7"/>
    <w:rsid w:val="00580B48"/>
    <w:rsid w:val="00580B50"/>
    <w:rsid w:val="00581128"/>
    <w:rsid w:val="005826A7"/>
    <w:rsid w:val="00584F2C"/>
    <w:rsid w:val="005855C9"/>
    <w:rsid w:val="0058630B"/>
    <w:rsid w:val="0058690A"/>
    <w:rsid w:val="00590B52"/>
    <w:rsid w:val="00591218"/>
    <w:rsid w:val="00592516"/>
    <w:rsid w:val="00592DB5"/>
    <w:rsid w:val="0059405E"/>
    <w:rsid w:val="00594343"/>
    <w:rsid w:val="00594CEE"/>
    <w:rsid w:val="005953ED"/>
    <w:rsid w:val="00597C02"/>
    <w:rsid w:val="005A02C9"/>
    <w:rsid w:val="005A0C00"/>
    <w:rsid w:val="005A252F"/>
    <w:rsid w:val="005A2A67"/>
    <w:rsid w:val="005A2CA6"/>
    <w:rsid w:val="005A4D29"/>
    <w:rsid w:val="005A5401"/>
    <w:rsid w:val="005A75F6"/>
    <w:rsid w:val="005A7B30"/>
    <w:rsid w:val="005B0B78"/>
    <w:rsid w:val="005B23CB"/>
    <w:rsid w:val="005B2D96"/>
    <w:rsid w:val="005B4BED"/>
    <w:rsid w:val="005B580A"/>
    <w:rsid w:val="005C0413"/>
    <w:rsid w:val="005C1E92"/>
    <w:rsid w:val="005C483A"/>
    <w:rsid w:val="005C6DEE"/>
    <w:rsid w:val="005C7AC3"/>
    <w:rsid w:val="005D097A"/>
    <w:rsid w:val="005D354A"/>
    <w:rsid w:val="005D4446"/>
    <w:rsid w:val="005D6846"/>
    <w:rsid w:val="005E035D"/>
    <w:rsid w:val="005E0BE4"/>
    <w:rsid w:val="005E1F38"/>
    <w:rsid w:val="005E229E"/>
    <w:rsid w:val="005E2C55"/>
    <w:rsid w:val="005E2FD2"/>
    <w:rsid w:val="005E5C71"/>
    <w:rsid w:val="005E780A"/>
    <w:rsid w:val="005E79A2"/>
    <w:rsid w:val="005F0682"/>
    <w:rsid w:val="005F08DE"/>
    <w:rsid w:val="005F14DB"/>
    <w:rsid w:val="005F3296"/>
    <w:rsid w:val="005F39D0"/>
    <w:rsid w:val="005F483F"/>
    <w:rsid w:val="005F59B8"/>
    <w:rsid w:val="005F5C14"/>
    <w:rsid w:val="005F60FC"/>
    <w:rsid w:val="005F678F"/>
    <w:rsid w:val="005F6E93"/>
    <w:rsid w:val="005F74C2"/>
    <w:rsid w:val="005F77A1"/>
    <w:rsid w:val="00602B06"/>
    <w:rsid w:val="006048B6"/>
    <w:rsid w:val="006048D5"/>
    <w:rsid w:val="00605965"/>
    <w:rsid w:val="006062B9"/>
    <w:rsid w:val="00606A3B"/>
    <w:rsid w:val="00607335"/>
    <w:rsid w:val="00610910"/>
    <w:rsid w:val="00610FD9"/>
    <w:rsid w:val="006135EB"/>
    <w:rsid w:val="006141E6"/>
    <w:rsid w:val="006166A5"/>
    <w:rsid w:val="0061782C"/>
    <w:rsid w:val="006201F1"/>
    <w:rsid w:val="00620861"/>
    <w:rsid w:val="006211CD"/>
    <w:rsid w:val="00621E12"/>
    <w:rsid w:val="00622041"/>
    <w:rsid w:val="006237FF"/>
    <w:rsid w:val="0062474C"/>
    <w:rsid w:val="00626466"/>
    <w:rsid w:val="00626823"/>
    <w:rsid w:val="00630137"/>
    <w:rsid w:val="006339A6"/>
    <w:rsid w:val="006345E9"/>
    <w:rsid w:val="00634B11"/>
    <w:rsid w:val="00634B97"/>
    <w:rsid w:val="00634BB4"/>
    <w:rsid w:val="00636E36"/>
    <w:rsid w:val="00640F38"/>
    <w:rsid w:val="00641608"/>
    <w:rsid w:val="0064176A"/>
    <w:rsid w:val="0064368E"/>
    <w:rsid w:val="00643F63"/>
    <w:rsid w:val="00644BA9"/>
    <w:rsid w:val="006467F4"/>
    <w:rsid w:val="00650E5F"/>
    <w:rsid w:val="00653EC7"/>
    <w:rsid w:val="00653F3A"/>
    <w:rsid w:val="00654918"/>
    <w:rsid w:val="00654C54"/>
    <w:rsid w:val="00654D00"/>
    <w:rsid w:val="00655F0A"/>
    <w:rsid w:val="00657CDC"/>
    <w:rsid w:val="00660ED2"/>
    <w:rsid w:val="00661167"/>
    <w:rsid w:val="00661211"/>
    <w:rsid w:val="006615FA"/>
    <w:rsid w:val="00661CA8"/>
    <w:rsid w:val="00663945"/>
    <w:rsid w:val="00664057"/>
    <w:rsid w:val="00664509"/>
    <w:rsid w:val="00665542"/>
    <w:rsid w:val="00666CA4"/>
    <w:rsid w:val="006670D6"/>
    <w:rsid w:val="00667C1E"/>
    <w:rsid w:val="00673CF1"/>
    <w:rsid w:val="00674065"/>
    <w:rsid w:val="00675C87"/>
    <w:rsid w:val="006775A4"/>
    <w:rsid w:val="00677EBD"/>
    <w:rsid w:val="006810F7"/>
    <w:rsid w:val="006819FE"/>
    <w:rsid w:val="00681A59"/>
    <w:rsid w:val="006850BA"/>
    <w:rsid w:val="006853E3"/>
    <w:rsid w:val="00685EC5"/>
    <w:rsid w:val="00692269"/>
    <w:rsid w:val="00692D9E"/>
    <w:rsid w:val="006930D4"/>
    <w:rsid w:val="006951C8"/>
    <w:rsid w:val="00695639"/>
    <w:rsid w:val="006A07B4"/>
    <w:rsid w:val="006A105F"/>
    <w:rsid w:val="006A3552"/>
    <w:rsid w:val="006A3953"/>
    <w:rsid w:val="006A4697"/>
    <w:rsid w:val="006B03FE"/>
    <w:rsid w:val="006B06F0"/>
    <w:rsid w:val="006B0B0A"/>
    <w:rsid w:val="006B17B9"/>
    <w:rsid w:val="006B2F2E"/>
    <w:rsid w:val="006B7678"/>
    <w:rsid w:val="006C1083"/>
    <w:rsid w:val="006C4736"/>
    <w:rsid w:val="006C4E15"/>
    <w:rsid w:val="006C5344"/>
    <w:rsid w:val="006C6F2F"/>
    <w:rsid w:val="006C76E1"/>
    <w:rsid w:val="006C7B8D"/>
    <w:rsid w:val="006D00B0"/>
    <w:rsid w:val="006D1099"/>
    <w:rsid w:val="006D2CF9"/>
    <w:rsid w:val="006D3B08"/>
    <w:rsid w:val="006D4587"/>
    <w:rsid w:val="006D6151"/>
    <w:rsid w:val="006D760B"/>
    <w:rsid w:val="006D7B37"/>
    <w:rsid w:val="006E0089"/>
    <w:rsid w:val="006E29A2"/>
    <w:rsid w:val="006E3945"/>
    <w:rsid w:val="006E6830"/>
    <w:rsid w:val="006E71D7"/>
    <w:rsid w:val="006E77E9"/>
    <w:rsid w:val="006F2866"/>
    <w:rsid w:val="006F37D1"/>
    <w:rsid w:val="006F4B3C"/>
    <w:rsid w:val="006F4C3B"/>
    <w:rsid w:val="006F4E7B"/>
    <w:rsid w:val="006F6804"/>
    <w:rsid w:val="006F6F75"/>
    <w:rsid w:val="00700296"/>
    <w:rsid w:val="0070119A"/>
    <w:rsid w:val="00702905"/>
    <w:rsid w:val="007059D4"/>
    <w:rsid w:val="00710107"/>
    <w:rsid w:val="00711A0E"/>
    <w:rsid w:val="00712B21"/>
    <w:rsid w:val="00712D79"/>
    <w:rsid w:val="007131A9"/>
    <w:rsid w:val="007145E6"/>
    <w:rsid w:val="00714A41"/>
    <w:rsid w:val="00716D68"/>
    <w:rsid w:val="00716E3D"/>
    <w:rsid w:val="00720B4A"/>
    <w:rsid w:val="00721DA6"/>
    <w:rsid w:val="00726B5E"/>
    <w:rsid w:val="00726E54"/>
    <w:rsid w:val="00730CA5"/>
    <w:rsid w:val="0073165D"/>
    <w:rsid w:val="0073457B"/>
    <w:rsid w:val="007353D8"/>
    <w:rsid w:val="00735D14"/>
    <w:rsid w:val="007370CD"/>
    <w:rsid w:val="0073742C"/>
    <w:rsid w:val="00737C8F"/>
    <w:rsid w:val="0074006D"/>
    <w:rsid w:val="0074348D"/>
    <w:rsid w:val="007456A2"/>
    <w:rsid w:val="0075043D"/>
    <w:rsid w:val="00752B6C"/>
    <w:rsid w:val="00756D4A"/>
    <w:rsid w:val="00757063"/>
    <w:rsid w:val="00757085"/>
    <w:rsid w:val="00761C3F"/>
    <w:rsid w:val="00763693"/>
    <w:rsid w:val="00766F7E"/>
    <w:rsid w:val="00773942"/>
    <w:rsid w:val="00773E5F"/>
    <w:rsid w:val="007742B3"/>
    <w:rsid w:val="00775CF3"/>
    <w:rsid w:val="00775E4C"/>
    <w:rsid w:val="007772B8"/>
    <w:rsid w:val="007772FA"/>
    <w:rsid w:val="00780285"/>
    <w:rsid w:val="007836A1"/>
    <w:rsid w:val="007836E0"/>
    <w:rsid w:val="00783884"/>
    <w:rsid w:val="00784ACB"/>
    <w:rsid w:val="007900B1"/>
    <w:rsid w:val="007918D5"/>
    <w:rsid w:val="00792665"/>
    <w:rsid w:val="00793DA8"/>
    <w:rsid w:val="00794A85"/>
    <w:rsid w:val="00794CD1"/>
    <w:rsid w:val="00795076"/>
    <w:rsid w:val="007958FC"/>
    <w:rsid w:val="00797F12"/>
    <w:rsid w:val="007A07E6"/>
    <w:rsid w:val="007A229A"/>
    <w:rsid w:val="007A2C04"/>
    <w:rsid w:val="007B0432"/>
    <w:rsid w:val="007B09F5"/>
    <w:rsid w:val="007B0C22"/>
    <w:rsid w:val="007B1109"/>
    <w:rsid w:val="007B3B10"/>
    <w:rsid w:val="007B3D68"/>
    <w:rsid w:val="007B4135"/>
    <w:rsid w:val="007B5346"/>
    <w:rsid w:val="007B6525"/>
    <w:rsid w:val="007B6A71"/>
    <w:rsid w:val="007B7707"/>
    <w:rsid w:val="007C0826"/>
    <w:rsid w:val="007C22BA"/>
    <w:rsid w:val="007C38B7"/>
    <w:rsid w:val="007C7AC6"/>
    <w:rsid w:val="007C7EDA"/>
    <w:rsid w:val="007D04F9"/>
    <w:rsid w:val="007D0728"/>
    <w:rsid w:val="007D5C38"/>
    <w:rsid w:val="007D6803"/>
    <w:rsid w:val="007D6DF3"/>
    <w:rsid w:val="007D7A8C"/>
    <w:rsid w:val="007E016A"/>
    <w:rsid w:val="007E0DBC"/>
    <w:rsid w:val="007E3C63"/>
    <w:rsid w:val="007E6B46"/>
    <w:rsid w:val="007E7F80"/>
    <w:rsid w:val="007F1373"/>
    <w:rsid w:val="007F23E4"/>
    <w:rsid w:val="007F256E"/>
    <w:rsid w:val="007F74E8"/>
    <w:rsid w:val="007F7500"/>
    <w:rsid w:val="0080090E"/>
    <w:rsid w:val="00800C63"/>
    <w:rsid w:val="008020BD"/>
    <w:rsid w:val="00802108"/>
    <w:rsid w:val="0080304B"/>
    <w:rsid w:val="008030DF"/>
    <w:rsid w:val="00803E77"/>
    <w:rsid w:val="00804B7D"/>
    <w:rsid w:val="0080585D"/>
    <w:rsid w:val="0080746A"/>
    <w:rsid w:val="008102BD"/>
    <w:rsid w:val="00810D04"/>
    <w:rsid w:val="0081158D"/>
    <w:rsid w:val="00811899"/>
    <w:rsid w:val="0081464C"/>
    <w:rsid w:val="00815959"/>
    <w:rsid w:val="0081650D"/>
    <w:rsid w:val="008167C3"/>
    <w:rsid w:val="008178D8"/>
    <w:rsid w:val="008218A3"/>
    <w:rsid w:val="00822358"/>
    <w:rsid w:val="00822713"/>
    <w:rsid w:val="00823439"/>
    <w:rsid w:val="00824B3C"/>
    <w:rsid w:val="00825A34"/>
    <w:rsid w:val="008266AF"/>
    <w:rsid w:val="00826AAB"/>
    <w:rsid w:val="008301D8"/>
    <w:rsid w:val="008307EC"/>
    <w:rsid w:val="008311C6"/>
    <w:rsid w:val="00831886"/>
    <w:rsid w:val="00833970"/>
    <w:rsid w:val="00833B48"/>
    <w:rsid w:val="00834595"/>
    <w:rsid w:val="00835EFC"/>
    <w:rsid w:val="00836804"/>
    <w:rsid w:val="00836C4C"/>
    <w:rsid w:val="008408A7"/>
    <w:rsid w:val="00846BD2"/>
    <w:rsid w:val="00846F8F"/>
    <w:rsid w:val="00850E8A"/>
    <w:rsid w:val="0085237D"/>
    <w:rsid w:val="00852BE5"/>
    <w:rsid w:val="00853A0B"/>
    <w:rsid w:val="00856D22"/>
    <w:rsid w:val="008572A9"/>
    <w:rsid w:val="00860EB5"/>
    <w:rsid w:val="008610AC"/>
    <w:rsid w:val="0086155D"/>
    <w:rsid w:val="00862294"/>
    <w:rsid w:val="008632ED"/>
    <w:rsid w:val="00863F81"/>
    <w:rsid w:val="00864DDD"/>
    <w:rsid w:val="00865A36"/>
    <w:rsid w:val="00865DEE"/>
    <w:rsid w:val="00870662"/>
    <w:rsid w:val="00870E9C"/>
    <w:rsid w:val="0087282B"/>
    <w:rsid w:val="00873EE6"/>
    <w:rsid w:val="0087722D"/>
    <w:rsid w:val="008772EE"/>
    <w:rsid w:val="008814CD"/>
    <w:rsid w:val="00881D83"/>
    <w:rsid w:val="00883B5F"/>
    <w:rsid w:val="00886BE7"/>
    <w:rsid w:val="00886E93"/>
    <w:rsid w:val="00887432"/>
    <w:rsid w:val="00887C4A"/>
    <w:rsid w:val="00890817"/>
    <w:rsid w:val="008953FD"/>
    <w:rsid w:val="00895C6D"/>
    <w:rsid w:val="00896E1E"/>
    <w:rsid w:val="008A04C9"/>
    <w:rsid w:val="008A2F8F"/>
    <w:rsid w:val="008A4855"/>
    <w:rsid w:val="008A5BE0"/>
    <w:rsid w:val="008B0073"/>
    <w:rsid w:val="008B07B1"/>
    <w:rsid w:val="008B0B70"/>
    <w:rsid w:val="008B15AF"/>
    <w:rsid w:val="008C3298"/>
    <w:rsid w:val="008C3E6D"/>
    <w:rsid w:val="008C3EA6"/>
    <w:rsid w:val="008C6E1C"/>
    <w:rsid w:val="008C7099"/>
    <w:rsid w:val="008D3955"/>
    <w:rsid w:val="008D4557"/>
    <w:rsid w:val="008D5C92"/>
    <w:rsid w:val="008E04DA"/>
    <w:rsid w:val="008E1651"/>
    <w:rsid w:val="008E3465"/>
    <w:rsid w:val="008E41E0"/>
    <w:rsid w:val="008E48C5"/>
    <w:rsid w:val="008E5302"/>
    <w:rsid w:val="008E6087"/>
    <w:rsid w:val="008E7CCA"/>
    <w:rsid w:val="008F0E8B"/>
    <w:rsid w:val="008F34F6"/>
    <w:rsid w:val="008F3C7A"/>
    <w:rsid w:val="008F3D4B"/>
    <w:rsid w:val="008F45BE"/>
    <w:rsid w:val="008F495F"/>
    <w:rsid w:val="008F5E9F"/>
    <w:rsid w:val="008F6100"/>
    <w:rsid w:val="008F6285"/>
    <w:rsid w:val="008F6C26"/>
    <w:rsid w:val="00900DFE"/>
    <w:rsid w:val="009012DA"/>
    <w:rsid w:val="00902433"/>
    <w:rsid w:val="00902807"/>
    <w:rsid w:val="00902B9D"/>
    <w:rsid w:val="009047D2"/>
    <w:rsid w:val="009056BB"/>
    <w:rsid w:val="00906718"/>
    <w:rsid w:val="00906F88"/>
    <w:rsid w:val="0091168C"/>
    <w:rsid w:val="00912D31"/>
    <w:rsid w:val="009153DA"/>
    <w:rsid w:val="00916A98"/>
    <w:rsid w:val="0092035A"/>
    <w:rsid w:val="009256C1"/>
    <w:rsid w:val="009275FC"/>
    <w:rsid w:val="00934CD0"/>
    <w:rsid w:val="00934D4A"/>
    <w:rsid w:val="009355F8"/>
    <w:rsid w:val="009363CC"/>
    <w:rsid w:val="0093716E"/>
    <w:rsid w:val="0094430E"/>
    <w:rsid w:val="00946179"/>
    <w:rsid w:val="009463E0"/>
    <w:rsid w:val="00946C59"/>
    <w:rsid w:val="00946EDC"/>
    <w:rsid w:val="00947B1F"/>
    <w:rsid w:val="00950E4B"/>
    <w:rsid w:val="0095187B"/>
    <w:rsid w:val="00951B3B"/>
    <w:rsid w:val="00953D9A"/>
    <w:rsid w:val="009570FC"/>
    <w:rsid w:val="00960197"/>
    <w:rsid w:val="00962992"/>
    <w:rsid w:val="009629EE"/>
    <w:rsid w:val="00963775"/>
    <w:rsid w:val="009644C7"/>
    <w:rsid w:val="00964FC2"/>
    <w:rsid w:val="00967531"/>
    <w:rsid w:val="00972B1E"/>
    <w:rsid w:val="00975278"/>
    <w:rsid w:val="009762E3"/>
    <w:rsid w:val="00976875"/>
    <w:rsid w:val="00980056"/>
    <w:rsid w:val="0098020B"/>
    <w:rsid w:val="00980B66"/>
    <w:rsid w:val="00980DA4"/>
    <w:rsid w:val="009824D1"/>
    <w:rsid w:val="00983128"/>
    <w:rsid w:val="00983339"/>
    <w:rsid w:val="00984D51"/>
    <w:rsid w:val="009901B1"/>
    <w:rsid w:val="00990863"/>
    <w:rsid w:val="00990DC6"/>
    <w:rsid w:val="00990FE7"/>
    <w:rsid w:val="0099387A"/>
    <w:rsid w:val="0099546F"/>
    <w:rsid w:val="00995A01"/>
    <w:rsid w:val="009963C0"/>
    <w:rsid w:val="0099679C"/>
    <w:rsid w:val="00997418"/>
    <w:rsid w:val="00997649"/>
    <w:rsid w:val="00997F42"/>
    <w:rsid w:val="009A10F8"/>
    <w:rsid w:val="009A182C"/>
    <w:rsid w:val="009A1DCB"/>
    <w:rsid w:val="009A309A"/>
    <w:rsid w:val="009A684D"/>
    <w:rsid w:val="009A69B1"/>
    <w:rsid w:val="009A6D68"/>
    <w:rsid w:val="009A6F94"/>
    <w:rsid w:val="009B0FAB"/>
    <w:rsid w:val="009B17F8"/>
    <w:rsid w:val="009B223C"/>
    <w:rsid w:val="009B2E78"/>
    <w:rsid w:val="009B50A4"/>
    <w:rsid w:val="009C1C98"/>
    <w:rsid w:val="009C4408"/>
    <w:rsid w:val="009C5E12"/>
    <w:rsid w:val="009C5F2F"/>
    <w:rsid w:val="009C72C5"/>
    <w:rsid w:val="009D23D2"/>
    <w:rsid w:val="009D249B"/>
    <w:rsid w:val="009D4954"/>
    <w:rsid w:val="009D58B7"/>
    <w:rsid w:val="009D5D54"/>
    <w:rsid w:val="009D6A9E"/>
    <w:rsid w:val="009D6E4E"/>
    <w:rsid w:val="009D7648"/>
    <w:rsid w:val="009E0402"/>
    <w:rsid w:val="009E0692"/>
    <w:rsid w:val="009E0BBF"/>
    <w:rsid w:val="009E3BA2"/>
    <w:rsid w:val="009E3FDC"/>
    <w:rsid w:val="009E4FFF"/>
    <w:rsid w:val="009E5BB8"/>
    <w:rsid w:val="009E7D15"/>
    <w:rsid w:val="009F0881"/>
    <w:rsid w:val="009F36C0"/>
    <w:rsid w:val="009F381E"/>
    <w:rsid w:val="009F43B7"/>
    <w:rsid w:val="009F5B5C"/>
    <w:rsid w:val="009F6D59"/>
    <w:rsid w:val="00A00799"/>
    <w:rsid w:val="00A01A2F"/>
    <w:rsid w:val="00A02550"/>
    <w:rsid w:val="00A02766"/>
    <w:rsid w:val="00A02BF9"/>
    <w:rsid w:val="00A03A7C"/>
    <w:rsid w:val="00A06AE2"/>
    <w:rsid w:val="00A07532"/>
    <w:rsid w:val="00A1385A"/>
    <w:rsid w:val="00A138C3"/>
    <w:rsid w:val="00A13CF0"/>
    <w:rsid w:val="00A14556"/>
    <w:rsid w:val="00A16DF9"/>
    <w:rsid w:val="00A2039F"/>
    <w:rsid w:val="00A22B65"/>
    <w:rsid w:val="00A236D7"/>
    <w:rsid w:val="00A2658C"/>
    <w:rsid w:val="00A2746C"/>
    <w:rsid w:val="00A27537"/>
    <w:rsid w:val="00A2785E"/>
    <w:rsid w:val="00A30021"/>
    <w:rsid w:val="00A304D7"/>
    <w:rsid w:val="00A30B88"/>
    <w:rsid w:val="00A33B64"/>
    <w:rsid w:val="00A35C9D"/>
    <w:rsid w:val="00A37BFA"/>
    <w:rsid w:val="00A37CA1"/>
    <w:rsid w:val="00A43732"/>
    <w:rsid w:val="00A443CD"/>
    <w:rsid w:val="00A4490D"/>
    <w:rsid w:val="00A47B6A"/>
    <w:rsid w:val="00A51407"/>
    <w:rsid w:val="00A519AD"/>
    <w:rsid w:val="00A52A78"/>
    <w:rsid w:val="00A53EBB"/>
    <w:rsid w:val="00A55D96"/>
    <w:rsid w:val="00A564C9"/>
    <w:rsid w:val="00A5685D"/>
    <w:rsid w:val="00A5721A"/>
    <w:rsid w:val="00A57D0C"/>
    <w:rsid w:val="00A61DDF"/>
    <w:rsid w:val="00A638F3"/>
    <w:rsid w:val="00A640CD"/>
    <w:rsid w:val="00A65718"/>
    <w:rsid w:val="00A67E83"/>
    <w:rsid w:val="00A714A1"/>
    <w:rsid w:val="00A720DA"/>
    <w:rsid w:val="00A7228B"/>
    <w:rsid w:val="00A7294A"/>
    <w:rsid w:val="00A74E59"/>
    <w:rsid w:val="00A76071"/>
    <w:rsid w:val="00A76273"/>
    <w:rsid w:val="00A830A1"/>
    <w:rsid w:val="00A83972"/>
    <w:rsid w:val="00A86DD5"/>
    <w:rsid w:val="00A902AE"/>
    <w:rsid w:val="00A90D10"/>
    <w:rsid w:val="00A91A0C"/>
    <w:rsid w:val="00A921FB"/>
    <w:rsid w:val="00A9497D"/>
    <w:rsid w:val="00A950C3"/>
    <w:rsid w:val="00A9608F"/>
    <w:rsid w:val="00A96A31"/>
    <w:rsid w:val="00A97898"/>
    <w:rsid w:val="00AA2249"/>
    <w:rsid w:val="00AA29B7"/>
    <w:rsid w:val="00AA7C38"/>
    <w:rsid w:val="00AB0488"/>
    <w:rsid w:val="00AB4F01"/>
    <w:rsid w:val="00AB6D4E"/>
    <w:rsid w:val="00AC03D7"/>
    <w:rsid w:val="00AC0FDE"/>
    <w:rsid w:val="00AC1936"/>
    <w:rsid w:val="00AC1EC6"/>
    <w:rsid w:val="00AC39FF"/>
    <w:rsid w:val="00AC3CF9"/>
    <w:rsid w:val="00AC4CB7"/>
    <w:rsid w:val="00AC5986"/>
    <w:rsid w:val="00AC5D65"/>
    <w:rsid w:val="00AC6E52"/>
    <w:rsid w:val="00AD0BB3"/>
    <w:rsid w:val="00AD12EF"/>
    <w:rsid w:val="00AD5874"/>
    <w:rsid w:val="00AD63DD"/>
    <w:rsid w:val="00AD6FEB"/>
    <w:rsid w:val="00AE23D0"/>
    <w:rsid w:val="00AE2446"/>
    <w:rsid w:val="00AE268D"/>
    <w:rsid w:val="00AE2A96"/>
    <w:rsid w:val="00AE3330"/>
    <w:rsid w:val="00AE537A"/>
    <w:rsid w:val="00AE6C24"/>
    <w:rsid w:val="00AE7168"/>
    <w:rsid w:val="00AE76F9"/>
    <w:rsid w:val="00AE7FBB"/>
    <w:rsid w:val="00AF280E"/>
    <w:rsid w:val="00AF50AE"/>
    <w:rsid w:val="00AF5966"/>
    <w:rsid w:val="00AF5B47"/>
    <w:rsid w:val="00AF6A3D"/>
    <w:rsid w:val="00AF76FC"/>
    <w:rsid w:val="00B0051C"/>
    <w:rsid w:val="00B03205"/>
    <w:rsid w:val="00B03ED5"/>
    <w:rsid w:val="00B0508B"/>
    <w:rsid w:val="00B064F3"/>
    <w:rsid w:val="00B0660D"/>
    <w:rsid w:val="00B10C2E"/>
    <w:rsid w:val="00B13E32"/>
    <w:rsid w:val="00B14015"/>
    <w:rsid w:val="00B1663F"/>
    <w:rsid w:val="00B1718E"/>
    <w:rsid w:val="00B20D22"/>
    <w:rsid w:val="00B2196E"/>
    <w:rsid w:val="00B22CFC"/>
    <w:rsid w:val="00B2438E"/>
    <w:rsid w:val="00B248AE"/>
    <w:rsid w:val="00B25268"/>
    <w:rsid w:val="00B256C1"/>
    <w:rsid w:val="00B26595"/>
    <w:rsid w:val="00B26B03"/>
    <w:rsid w:val="00B32A67"/>
    <w:rsid w:val="00B335A3"/>
    <w:rsid w:val="00B34D79"/>
    <w:rsid w:val="00B353C5"/>
    <w:rsid w:val="00B362D2"/>
    <w:rsid w:val="00B40480"/>
    <w:rsid w:val="00B41F22"/>
    <w:rsid w:val="00B43860"/>
    <w:rsid w:val="00B44989"/>
    <w:rsid w:val="00B45B45"/>
    <w:rsid w:val="00B51A23"/>
    <w:rsid w:val="00B530B5"/>
    <w:rsid w:val="00B535A2"/>
    <w:rsid w:val="00B53BBD"/>
    <w:rsid w:val="00B54A3D"/>
    <w:rsid w:val="00B551BA"/>
    <w:rsid w:val="00B57D1F"/>
    <w:rsid w:val="00B60C14"/>
    <w:rsid w:val="00B6214D"/>
    <w:rsid w:val="00B64BBB"/>
    <w:rsid w:val="00B67A6E"/>
    <w:rsid w:val="00B722B3"/>
    <w:rsid w:val="00B73D0A"/>
    <w:rsid w:val="00B75356"/>
    <w:rsid w:val="00B80ABC"/>
    <w:rsid w:val="00B82427"/>
    <w:rsid w:val="00B840D9"/>
    <w:rsid w:val="00B84142"/>
    <w:rsid w:val="00B841A5"/>
    <w:rsid w:val="00B85B51"/>
    <w:rsid w:val="00B8616F"/>
    <w:rsid w:val="00B8792A"/>
    <w:rsid w:val="00B90FDE"/>
    <w:rsid w:val="00B918D5"/>
    <w:rsid w:val="00B92019"/>
    <w:rsid w:val="00B9203E"/>
    <w:rsid w:val="00B930E7"/>
    <w:rsid w:val="00B93B70"/>
    <w:rsid w:val="00B9420B"/>
    <w:rsid w:val="00B94BD1"/>
    <w:rsid w:val="00B976DD"/>
    <w:rsid w:val="00B97FE2"/>
    <w:rsid w:val="00BA0ABC"/>
    <w:rsid w:val="00BA14DA"/>
    <w:rsid w:val="00BA2112"/>
    <w:rsid w:val="00BA2411"/>
    <w:rsid w:val="00BA2C15"/>
    <w:rsid w:val="00BA30E3"/>
    <w:rsid w:val="00BA3D86"/>
    <w:rsid w:val="00BA488C"/>
    <w:rsid w:val="00BA6164"/>
    <w:rsid w:val="00BA68D6"/>
    <w:rsid w:val="00BB2841"/>
    <w:rsid w:val="00BB3B4E"/>
    <w:rsid w:val="00BB3BAA"/>
    <w:rsid w:val="00BB459C"/>
    <w:rsid w:val="00BB5201"/>
    <w:rsid w:val="00BC0459"/>
    <w:rsid w:val="00BC0CBB"/>
    <w:rsid w:val="00BC0CC9"/>
    <w:rsid w:val="00BC0D45"/>
    <w:rsid w:val="00BC146F"/>
    <w:rsid w:val="00BC2259"/>
    <w:rsid w:val="00BC2F89"/>
    <w:rsid w:val="00BC314A"/>
    <w:rsid w:val="00BC3728"/>
    <w:rsid w:val="00BC4510"/>
    <w:rsid w:val="00BC4AD6"/>
    <w:rsid w:val="00BC4F9A"/>
    <w:rsid w:val="00BC5DE4"/>
    <w:rsid w:val="00BC68A8"/>
    <w:rsid w:val="00BC7111"/>
    <w:rsid w:val="00BC74EF"/>
    <w:rsid w:val="00BD263F"/>
    <w:rsid w:val="00BD581E"/>
    <w:rsid w:val="00BE17EF"/>
    <w:rsid w:val="00BE18AD"/>
    <w:rsid w:val="00BE4981"/>
    <w:rsid w:val="00BE6279"/>
    <w:rsid w:val="00BE633F"/>
    <w:rsid w:val="00BF4E6E"/>
    <w:rsid w:val="00BF5FB4"/>
    <w:rsid w:val="00BF791E"/>
    <w:rsid w:val="00BF794D"/>
    <w:rsid w:val="00C01E9C"/>
    <w:rsid w:val="00C05359"/>
    <w:rsid w:val="00C07FA3"/>
    <w:rsid w:val="00C110EB"/>
    <w:rsid w:val="00C11C21"/>
    <w:rsid w:val="00C121A5"/>
    <w:rsid w:val="00C154E6"/>
    <w:rsid w:val="00C1636F"/>
    <w:rsid w:val="00C20096"/>
    <w:rsid w:val="00C20B18"/>
    <w:rsid w:val="00C219D4"/>
    <w:rsid w:val="00C21FF0"/>
    <w:rsid w:val="00C2241A"/>
    <w:rsid w:val="00C23A64"/>
    <w:rsid w:val="00C250C6"/>
    <w:rsid w:val="00C26A76"/>
    <w:rsid w:val="00C2747B"/>
    <w:rsid w:val="00C276B8"/>
    <w:rsid w:val="00C279B4"/>
    <w:rsid w:val="00C311C7"/>
    <w:rsid w:val="00C33AE6"/>
    <w:rsid w:val="00C33AE7"/>
    <w:rsid w:val="00C3409C"/>
    <w:rsid w:val="00C37DAA"/>
    <w:rsid w:val="00C409E0"/>
    <w:rsid w:val="00C41974"/>
    <w:rsid w:val="00C419C0"/>
    <w:rsid w:val="00C42184"/>
    <w:rsid w:val="00C4218B"/>
    <w:rsid w:val="00C4387B"/>
    <w:rsid w:val="00C44C3F"/>
    <w:rsid w:val="00C45670"/>
    <w:rsid w:val="00C46DC2"/>
    <w:rsid w:val="00C4795A"/>
    <w:rsid w:val="00C47974"/>
    <w:rsid w:val="00C47B3E"/>
    <w:rsid w:val="00C47F28"/>
    <w:rsid w:val="00C50587"/>
    <w:rsid w:val="00C51040"/>
    <w:rsid w:val="00C54C99"/>
    <w:rsid w:val="00C5590D"/>
    <w:rsid w:val="00C560C7"/>
    <w:rsid w:val="00C562BA"/>
    <w:rsid w:val="00C5664B"/>
    <w:rsid w:val="00C56ABF"/>
    <w:rsid w:val="00C56E91"/>
    <w:rsid w:val="00C5780E"/>
    <w:rsid w:val="00C57814"/>
    <w:rsid w:val="00C6042B"/>
    <w:rsid w:val="00C63842"/>
    <w:rsid w:val="00C6593E"/>
    <w:rsid w:val="00C65AC4"/>
    <w:rsid w:val="00C67B43"/>
    <w:rsid w:val="00C67E2B"/>
    <w:rsid w:val="00C7015C"/>
    <w:rsid w:val="00C711F5"/>
    <w:rsid w:val="00C73573"/>
    <w:rsid w:val="00C74E8D"/>
    <w:rsid w:val="00C75A95"/>
    <w:rsid w:val="00C76BD8"/>
    <w:rsid w:val="00C77213"/>
    <w:rsid w:val="00C809B2"/>
    <w:rsid w:val="00C81AEC"/>
    <w:rsid w:val="00C8250D"/>
    <w:rsid w:val="00C82955"/>
    <w:rsid w:val="00C83160"/>
    <w:rsid w:val="00C87E49"/>
    <w:rsid w:val="00C90660"/>
    <w:rsid w:val="00C90C12"/>
    <w:rsid w:val="00C928D5"/>
    <w:rsid w:val="00C92A6E"/>
    <w:rsid w:val="00C93323"/>
    <w:rsid w:val="00C93D44"/>
    <w:rsid w:val="00C951AE"/>
    <w:rsid w:val="00C951D7"/>
    <w:rsid w:val="00CA0531"/>
    <w:rsid w:val="00CA3456"/>
    <w:rsid w:val="00CA348C"/>
    <w:rsid w:val="00CA3867"/>
    <w:rsid w:val="00CB086C"/>
    <w:rsid w:val="00CB1288"/>
    <w:rsid w:val="00CB14A1"/>
    <w:rsid w:val="00CB1C68"/>
    <w:rsid w:val="00CB3E32"/>
    <w:rsid w:val="00CB6B69"/>
    <w:rsid w:val="00CB777A"/>
    <w:rsid w:val="00CC126C"/>
    <w:rsid w:val="00CC280D"/>
    <w:rsid w:val="00CC3955"/>
    <w:rsid w:val="00CC3F0B"/>
    <w:rsid w:val="00CC3F32"/>
    <w:rsid w:val="00CD16F6"/>
    <w:rsid w:val="00CD43BD"/>
    <w:rsid w:val="00CD536F"/>
    <w:rsid w:val="00CD684A"/>
    <w:rsid w:val="00CE069F"/>
    <w:rsid w:val="00CE09A5"/>
    <w:rsid w:val="00CE379D"/>
    <w:rsid w:val="00CE532A"/>
    <w:rsid w:val="00CE5E5E"/>
    <w:rsid w:val="00CE69C1"/>
    <w:rsid w:val="00CF087E"/>
    <w:rsid w:val="00CF1724"/>
    <w:rsid w:val="00CF5B44"/>
    <w:rsid w:val="00D05703"/>
    <w:rsid w:val="00D06923"/>
    <w:rsid w:val="00D1143A"/>
    <w:rsid w:val="00D13DFE"/>
    <w:rsid w:val="00D13E37"/>
    <w:rsid w:val="00D144C6"/>
    <w:rsid w:val="00D174EE"/>
    <w:rsid w:val="00D20479"/>
    <w:rsid w:val="00D2050C"/>
    <w:rsid w:val="00D23286"/>
    <w:rsid w:val="00D2334B"/>
    <w:rsid w:val="00D234FF"/>
    <w:rsid w:val="00D254AE"/>
    <w:rsid w:val="00D256E2"/>
    <w:rsid w:val="00D25B9A"/>
    <w:rsid w:val="00D260BC"/>
    <w:rsid w:val="00D26B02"/>
    <w:rsid w:val="00D31319"/>
    <w:rsid w:val="00D32111"/>
    <w:rsid w:val="00D34997"/>
    <w:rsid w:val="00D35F43"/>
    <w:rsid w:val="00D40465"/>
    <w:rsid w:val="00D40F30"/>
    <w:rsid w:val="00D42791"/>
    <w:rsid w:val="00D43B50"/>
    <w:rsid w:val="00D455CE"/>
    <w:rsid w:val="00D46A5E"/>
    <w:rsid w:val="00D502D5"/>
    <w:rsid w:val="00D5031C"/>
    <w:rsid w:val="00D50D7E"/>
    <w:rsid w:val="00D514AB"/>
    <w:rsid w:val="00D536D8"/>
    <w:rsid w:val="00D550D5"/>
    <w:rsid w:val="00D557FB"/>
    <w:rsid w:val="00D558B3"/>
    <w:rsid w:val="00D57804"/>
    <w:rsid w:val="00D62859"/>
    <w:rsid w:val="00D63D0F"/>
    <w:rsid w:val="00D64186"/>
    <w:rsid w:val="00D64FB6"/>
    <w:rsid w:val="00D6536E"/>
    <w:rsid w:val="00D66648"/>
    <w:rsid w:val="00D70F94"/>
    <w:rsid w:val="00D714C9"/>
    <w:rsid w:val="00D74154"/>
    <w:rsid w:val="00D752C0"/>
    <w:rsid w:val="00D7568A"/>
    <w:rsid w:val="00D75A4F"/>
    <w:rsid w:val="00D76C91"/>
    <w:rsid w:val="00D76E03"/>
    <w:rsid w:val="00D77202"/>
    <w:rsid w:val="00D8115B"/>
    <w:rsid w:val="00D81170"/>
    <w:rsid w:val="00D81638"/>
    <w:rsid w:val="00D82E6F"/>
    <w:rsid w:val="00D85D04"/>
    <w:rsid w:val="00D85DB6"/>
    <w:rsid w:val="00D8657B"/>
    <w:rsid w:val="00D87460"/>
    <w:rsid w:val="00D90406"/>
    <w:rsid w:val="00D92947"/>
    <w:rsid w:val="00D92F60"/>
    <w:rsid w:val="00D941F3"/>
    <w:rsid w:val="00D94F77"/>
    <w:rsid w:val="00D95B44"/>
    <w:rsid w:val="00D96112"/>
    <w:rsid w:val="00D9681D"/>
    <w:rsid w:val="00D97B30"/>
    <w:rsid w:val="00D97C0F"/>
    <w:rsid w:val="00DA2379"/>
    <w:rsid w:val="00DA27E3"/>
    <w:rsid w:val="00DA3741"/>
    <w:rsid w:val="00DA506D"/>
    <w:rsid w:val="00DB007D"/>
    <w:rsid w:val="00DB15D5"/>
    <w:rsid w:val="00DB2385"/>
    <w:rsid w:val="00DB3100"/>
    <w:rsid w:val="00DB32B8"/>
    <w:rsid w:val="00DB33A4"/>
    <w:rsid w:val="00DB4821"/>
    <w:rsid w:val="00DB5C90"/>
    <w:rsid w:val="00DB7A1A"/>
    <w:rsid w:val="00DC19C5"/>
    <w:rsid w:val="00DC1DBE"/>
    <w:rsid w:val="00DC4DBB"/>
    <w:rsid w:val="00DD157F"/>
    <w:rsid w:val="00DD1CCD"/>
    <w:rsid w:val="00DD22AF"/>
    <w:rsid w:val="00DD52EE"/>
    <w:rsid w:val="00DD6010"/>
    <w:rsid w:val="00DD72C4"/>
    <w:rsid w:val="00DE0FFB"/>
    <w:rsid w:val="00DE4347"/>
    <w:rsid w:val="00DE5E63"/>
    <w:rsid w:val="00DE64FE"/>
    <w:rsid w:val="00DF0909"/>
    <w:rsid w:val="00DF0D02"/>
    <w:rsid w:val="00DF31C8"/>
    <w:rsid w:val="00DF3530"/>
    <w:rsid w:val="00DF390B"/>
    <w:rsid w:val="00DF5E2B"/>
    <w:rsid w:val="00DF7456"/>
    <w:rsid w:val="00E005C2"/>
    <w:rsid w:val="00E01581"/>
    <w:rsid w:val="00E03899"/>
    <w:rsid w:val="00E05CF7"/>
    <w:rsid w:val="00E05D54"/>
    <w:rsid w:val="00E06989"/>
    <w:rsid w:val="00E0701A"/>
    <w:rsid w:val="00E0705D"/>
    <w:rsid w:val="00E110B8"/>
    <w:rsid w:val="00E12640"/>
    <w:rsid w:val="00E151C5"/>
    <w:rsid w:val="00E15713"/>
    <w:rsid w:val="00E168AD"/>
    <w:rsid w:val="00E16AE5"/>
    <w:rsid w:val="00E21E31"/>
    <w:rsid w:val="00E23DF7"/>
    <w:rsid w:val="00E24F35"/>
    <w:rsid w:val="00E261B1"/>
    <w:rsid w:val="00E269A5"/>
    <w:rsid w:val="00E26E67"/>
    <w:rsid w:val="00E26E9D"/>
    <w:rsid w:val="00E279B6"/>
    <w:rsid w:val="00E3149B"/>
    <w:rsid w:val="00E31CE4"/>
    <w:rsid w:val="00E32273"/>
    <w:rsid w:val="00E32DEA"/>
    <w:rsid w:val="00E35817"/>
    <w:rsid w:val="00E3650F"/>
    <w:rsid w:val="00E37437"/>
    <w:rsid w:val="00E41A5E"/>
    <w:rsid w:val="00E422C6"/>
    <w:rsid w:val="00E42469"/>
    <w:rsid w:val="00E42A08"/>
    <w:rsid w:val="00E451C8"/>
    <w:rsid w:val="00E45657"/>
    <w:rsid w:val="00E47DEA"/>
    <w:rsid w:val="00E47F07"/>
    <w:rsid w:val="00E51225"/>
    <w:rsid w:val="00E5347E"/>
    <w:rsid w:val="00E60BA4"/>
    <w:rsid w:val="00E612E5"/>
    <w:rsid w:val="00E61696"/>
    <w:rsid w:val="00E6220D"/>
    <w:rsid w:val="00E62E18"/>
    <w:rsid w:val="00E6306E"/>
    <w:rsid w:val="00E6315D"/>
    <w:rsid w:val="00E631C6"/>
    <w:rsid w:val="00E63490"/>
    <w:rsid w:val="00E65845"/>
    <w:rsid w:val="00E66114"/>
    <w:rsid w:val="00E66148"/>
    <w:rsid w:val="00E6715C"/>
    <w:rsid w:val="00E70027"/>
    <w:rsid w:val="00E70446"/>
    <w:rsid w:val="00E705AD"/>
    <w:rsid w:val="00E706C0"/>
    <w:rsid w:val="00E71A1C"/>
    <w:rsid w:val="00E74A7A"/>
    <w:rsid w:val="00E76D7B"/>
    <w:rsid w:val="00E76E67"/>
    <w:rsid w:val="00E7738E"/>
    <w:rsid w:val="00E77C7E"/>
    <w:rsid w:val="00E81567"/>
    <w:rsid w:val="00E826A2"/>
    <w:rsid w:val="00E82D03"/>
    <w:rsid w:val="00E82DDE"/>
    <w:rsid w:val="00E838CA"/>
    <w:rsid w:val="00E83CBF"/>
    <w:rsid w:val="00E86AE1"/>
    <w:rsid w:val="00E875B7"/>
    <w:rsid w:val="00E87AD8"/>
    <w:rsid w:val="00E90FE8"/>
    <w:rsid w:val="00E931D5"/>
    <w:rsid w:val="00E94067"/>
    <w:rsid w:val="00E9422A"/>
    <w:rsid w:val="00E946B4"/>
    <w:rsid w:val="00E95DCD"/>
    <w:rsid w:val="00E97837"/>
    <w:rsid w:val="00EA260C"/>
    <w:rsid w:val="00EA3E42"/>
    <w:rsid w:val="00EA4541"/>
    <w:rsid w:val="00EA4572"/>
    <w:rsid w:val="00EA4659"/>
    <w:rsid w:val="00EA6BD7"/>
    <w:rsid w:val="00EA6FF1"/>
    <w:rsid w:val="00EB166D"/>
    <w:rsid w:val="00EB194D"/>
    <w:rsid w:val="00EB2161"/>
    <w:rsid w:val="00EB2E3C"/>
    <w:rsid w:val="00EB3EF6"/>
    <w:rsid w:val="00EB45AD"/>
    <w:rsid w:val="00EB45E3"/>
    <w:rsid w:val="00EB4AE8"/>
    <w:rsid w:val="00EB4CC0"/>
    <w:rsid w:val="00EB621D"/>
    <w:rsid w:val="00EB661A"/>
    <w:rsid w:val="00EC2319"/>
    <w:rsid w:val="00EC2AC8"/>
    <w:rsid w:val="00EC4A3E"/>
    <w:rsid w:val="00EC6280"/>
    <w:rsid w:val="00ED00A9"/>
    <w:rsid w:val="00ED14F1"/>
    <w:rsid w:val="00ED2CD5"/>
    <w:rsid w:val="00ED5108"/>
    <w:rsid w:val="00ED5371"/>
    <w:rsid w:val="00ED760A"/>
    <w:rsid w:val="00EE3A11"/>
    <w:rsid w:val="00EE6E40"/>
    <w:rsid w:val="00EE6FB7"/>
    <w:rsid w:val="00EE7B9C"/>
    <w:rsid w:val="00EF1C72"/>
    <w:rsid w:val="00EF5142"/>
    <w:rsid w:val="00EF75A6"/>
    <w:rsid w:val="00EF780E"/>
    <w:rsid w:val="00EF7B9F"/>
    <w:rsid w:val="00F00EBD"/>
    <w:rsid w:val="00F01985"/>
    <w:rsid w:val="00F01BBF"/>
    <w:rsid w:val="00F04C92"/>
    <w:rsid w:val="00F0761D"/>
    <w:rsid w:val="00F07A45"/>
    <w:rsid w:val="00F1036C"/>
    <w:rsid w:val="00F10FB8"/>
    <w:rsid w:val="00F11CEB"/>
    <w:rsid w:val="00F12C69"/>
    <w:rsid w:val="00F13AD9"/>
    <w:rsid w:val="00F1514B"/>
    <w:rsid w:val="00F15695"/>
    <w:rsid w:val="00F16AEF"/>
    <w:rsid w:val="00F16BFB"/>
    <w:rsid w:val="00F16D55"/>
    <w:rsid w:val="00F2009B"/>
    <w:rsid w:val="00F210FA"/>
    <w:rsid w:val="00F234F8"/>
    <w:rsid w:val="00F235FC"/>
    <w:rsid w:val="00F2370B"/>
    <w:rsid w:val="00F24B7A"/>
    <w:rsid w:val="00F24E64"/>
    <w:rsid w:val="00F25DB5"/>
    <w:rsid w:val="00F25DD2"/>
    <w:rsid w:val="00F26161"/>
    <w:rsid w:val="00F27251"/>
    <w:rsid w:val="00F2788D"/>
    <w:rsid w:val="00F30B50"/>
    <w:rsid w:val="00F31EA7"/>
    <w:rsid w:val="00F31EF9"/>
    <w:rsid w:val="00F35081"/>
    <w:rsid w:val="00F366AA"/>
    <w:rsid w:val="00F409A4"/>
    <w:rsid w:val="00F4256B"/>
    <w:rsid w:val="00F437CF"/>
    <w:rsid w:val="00F449EB"/>
    <w:rsid w:val="00F478E2"/>
    <w:rsid w:val="00F50E89"/>
    <w:rsid w:val="00F52D52"/>
    <w:rsid w:val="00F5463D"/>
    <w:rsid w:val="00F5572F"/>
    <w:rsid w:val="00F561B2"/>
    <w:rsid w:val="00F5759A"/>
    <w:rsid w:val="00F577BA"/>
    <w:rsid w:val="00F57D43"/>
    <w:rsid w:val="00F617E9"/>
    <w:rsid w:val="00F62B87"/>
    <w:rsid w:val="00F63710"/>
    <w:rsid w:val="00F64A1A"/>
    <w:rsid w:val="00F64AA4"/>
    <w:rsid w:val="00F64AAD"/>
    <w:rsid w:val="00F661D3"/>
    <w:rsid w:val="00F67D91"/>
    <w:rsid w:val="00F67F85"/>
    <w:rsid w:val="00F73DB9"/>
    <w:rsid w:val="00F73FB1"/>
    <w:rsid w:val="00F73FEF"/>
    <w:rsid w:val="00F7451A"/>
    <w:rsid w:val="00F748C3"/>
    <w:rsid w:val="00F74BBB"/>
    <w:rsid w:val="00F8148F"/>
    <w:rsid w:val="00F8157B"/>
    <w:rsid w:val="00F8186F"/>
    <w:rsid w:val="00F858F5"/>
    <w:rsid w:val="00F86367"/>
    <w:rsid w:val="00F868E6"/>
    <w:rsid w:val="00F86E8F"/>
    <w:rsid w:val="00F875AC"/>
    <w:rsid w:val="00F87A71"/>
    <w:rsid w:val="00F92D85"/>
    <w:rsid w:val="00F92EA3"/>
    <w:rsid w:val="00F93E81"/>
    <w:rsid w:val="00F94367"/>
    <w:rsid w:val="00F94F39"/>
    <w:rsid w:val="00F95590"/>
    <w:rsid w:val="00F9575B"/>
    <w:rsid w:val="00F96BDD"/>
    <w:rsid w:val="00F97439"/>
    <w:rsid w:val="00F97B1F"/>
    <w:rsid w:val="00FA0200"/>
    <w:rsid w:val="00FA04DC"/>
    <w:rsid w:val="00FA14AA"/>
    <w:rsid w:val="00FA274A"/>
    <w:rsid w:val="00FA4613"/>
    <w:rsid w:val="00FA4E31"/>
    <w:rsid w:val="00FA50FD"/>
    <w:rsid w:val="00FA62E2"/>
    <w:rsid w:val="00FB0C8A"/>
    <w:rsid w:val="00FB1990"/>
    <w:rsid w:val="00FB31D6"/>
    <w:rsid w:val="00FB37E4"/>
    <w:rsid w:val="00FB473D"/>
    <w:rsid w:val="00FB4C31"/>
    <w:rsid w:val="00FB62AC"/>
    <w:rsid w:val="00FB7AD6"/>
    <w:rsid w:val="00FC0F6F"/>
    <w:rsid w:val="00FC2EF2"/>
    <w:rsid w:val="00FC32A6"/>
    <w:rsid w:val="00FC4A04"/>
    <w:rsid w:val="00FC5509"/>
    <w:rsid w:val="00FC5656"/>
    <w:rsid w:val="00FC6CF2"/>
    <w:rsid w:val="00FD0005"/>
    <w:rsid w:val="00FD147C"/>
    <w:rsid w:val="00FD17D9"/>
    <w:rsid w:val="00FD2F66"/>
    <w:rsid w:val="00FD31D6"/>
    <w:rsid w:val="00FD562F"/>
    <w:rsid w:val="00FD5A20"/>
    <w:rsid w:val="00FD6121"/>
    <w:rsid w:val="00FD695A"/>
    <w:rsid w:val="00FD6A18"/>
    <w:rsid w:val="00FD7771"/>
    <w:rsid w:val="00FE2CC4"/>
    <w:rsid w:val="00FE3585"/>
    <w:rsid w:val="00FE3B43"/>
    <w:rsid w:val="00FE41C4"/>
    <w:rsid w:val="00FE7B93"/>
    <w:rsid w:val="00FF00A7"/>
    <w:rsid w:val="00FF03BC"/>
    <w:rsid w:val="00FF07D3"/>
    <w:rsid w:val="00FF63F5"/>
    <w:rsid w:val="00FF731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A5CE536"/>
  <w15:docId w15:val="{662ED908-9210-4765-BE23-4EC733F38B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480" w:lineRule="auto"/>
        <w:ind w:left="1134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32F8F"/>
  </w:style>
  <w:style w:type="paragraph" w:styleId="Heading1">
    <w:name w:val="heading 1"/>
    <w:basedOn w:val="Normal"/>
    <w:next w:val="Normal"/>
    <w:link w:val="Heading1Char"/>
    <w:uiPriority w:val="9"/>
    <w:qFormat/>
    <w:rsid w:val="003819E0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3382E"/>
    <w:pPr>
      <w:keepNext/>
      <w:keepLines/>
      <w:spacing w:after="0"/>
      <w:ind w:left="0"/>
      <w:jc w:val="left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27537"/>
    <w:pPr>
      <w:keepNext/>
      <w:keepLines/>
      <w:spacing w:after="0"/>
      <w:ind w:left="0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9741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97418"/>
    <w:pPr>
      <w:keepNext/>
      <w:keepLines/>
      <w:spacing w:before="200" w:after="0" w:line="276" w:lineRule="auto"/>
      <w:ind w:left="0"/>
      <w:jc w:val="left"/>
      <w:outlineLvl w:val="4"/>
    </w:pPr>
    <w:rPr>
      <w:rFonts w:asciiTheme="majorHAnsi" w:eastAsiaTheme="majorEastAsia" w:hAnsiTheme="majorHAnsi" w:cstheme="majorBidi"/>
      <w:color w:val="1F4D78" w:themeColor="accent1" w:themeShade="7F"/>
      <w:lang w:val="id-ID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819E0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3382E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27537"/>
    <w:rPr>
      <w:rFonts w:ascii="Times New Roman" w:eastAsiaTheme="majorEastAsia" w:hAnsi="Times New Roman" w:cstheme="majorBidi"/>
      <w:b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997418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997418"/>
    <w:rPr>
      <w:rFonts w:asciiTheme="majorHAnsi" w:eastAsiaTheme="majorEastAsia" w:hAnsiTheme="majorHAnsi" w:cstheme="majorBidi"/>
      <w:color w:val="1F4D78" w:themeColor="accent1" w:themeShade="7F"/>
      <w:lang w:val="id-ID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35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35A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976875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522DC2"/>
  </w:style>
  <w:style w:type="paragraph" w:styleId="TOCHeading">
    <w:name w:val="TOC Heading"/>
    <w:basedOn w:val="Heading1"/>
    <w:next w:val="Normal"/>
    <w:uiPriority w:val="39"/>
    <w:unhideWhenUsed/>
    <w:qFormat/>
    <w:rsid w:val="00870E9C"/>
    <w:pPr>
      <w:spacing w:before="480" w:line="276" w:lineRule="auto"/>
      <w:ind w:left="0"/>
      <w:jc w:val="left"/>
      <w:outlineLvl w:val="9"/>
    </w:pPr>
    <w:rPr>
      <w:rFonts w:asciiTheme="majorHAnsi" w:hAnsiTheme="majorHAnsi"/>
      <w:color w:val="2E74B5" w:themeColor="accent1" w:themeShade="BF"/>
      <w:sz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E151C5"/>
    <w:pPr>
      <w:tabs>
        <w:tab w:val="right" w:leader="dot" w:pos="8778"/>
      </w:tabs>
      <w:spacing w:after="100"/>
      <w:ind w:left="0"/>
    </w:pPr>
    <w:rPr>
      <w:rFonts w:ascii="Times New Roman" w:hAnsi="Times New Roman" w:cs="Times New Roman"/>
      <w:noProof/>
      <w:sz w:val="24"/>
      <w:szCs w:val="24"/>
      <w:lang w:val="en-ID"/>
    </w:rPr>
  </w:style>
  <w:style w:type="paragraph" w:styleId="TOC2">
    <w:name w:val="toc 2"/>
    <w:basedOn w:val="Normal"/>
    <w:next w:val="Normal"/>
    <w:autoRedefine/>
    <w:uiPriority w:val="39"/>
    <w:unhideWhenUsed/>
    <w:rsid w:val="00870E9C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70E9C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870E9C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70E9C"/>
  </w:style>
  <w:style w:type="paragraph" w:styleId="Footer">
    <w:name w:val="footer"/>
    <w:basedOn w:val="Normal"/>
    <w:link w:val="Foot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70E9C"/>
  </w:style>
  <w:style w:type="paragraph" w:styleId="HTMLPreformatted">
    <w:name w:val="HTML Preformatted"/>
    <w:basedOn w:val="Normal"/>
    <w:link w:val="HTMLPreformattedChar"/>
    <w:uiPriority w:val="99"/>
    <w:unhideWhenUsed/>
    <w:rsid w:val="00AD5874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D5874"/>
    <w:rPr>
      <w:rFonts w:ascii="Consolas" w:hAnsi="Consolas" w:cs="Consolas"/>
      <w:sz w:val="20"/>
      <w:szCs w:val="20"/>
    </w:rPr>
  </w:style>
  <w:style w:type="paragraph" w:customStyle="1" w:styleId="Numbering">
    <w:name w:val="Numbering"/>
    <w:basedOn w:val="ListParagraph"/>
    <w:autoRedefine/>
    <w:qFormat/>
    <w:rsid w:val="00EB2161"/>
    <w:pPr>
      <w:numPr>
        <w:numId w:val="7"/>
      </w:numPr>
      <w:spacing w:after="160" w:line="259" w:lineRule="auto"/>
    </w:pPr>
    <w:rPr>
      <w:rFonts w:ascii="Times New Roman" w:hAnsi="Times New Roman" w:cs="Times New Roman"/>
      <w:sz w:val="24"/>
      <w:szCs w:val="24"/>
      <w:lang w:eastAsia="en-US"/>
    </w:rPr>
  </w:style>
  <w:style w:type="table" w:styleId="TableGrid">
    <w:name w:val="Table Grid"/>
    <w:basedOn w:val="TableNormal"/>
    <w:uiPriority w:val="59"/>
    <w:rsid w:val="00F409A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773E5F"/>
    <w:rPr>
      <w:color w:val="808080"/>
    </w:rPr>
  </w:style>
  <w:style w:type="paragraph" w:customStyle="1" w:styleId="Default">
    <w:name w:val="Default"/>
    <w:rsid w:val="00F97B1F"/>
    <w:pPr>
      <w:autoSpaceDE w:val="0"/>
      <w:autoSpaceDN w:val="0"/>
      <w:adjustRightInd w:val="0"/>
      <w:spacing w:after="0" w:line="240" w:lineRule="auto"/>
      <w:ind w:left="0"/>
      <w:jc w:val="left"/>
    </w:pPr>
    <w:rPr>
      <w:rFonts w:ascii="Times New Roman" w:hAnsi="Times New Roman" w:cs="Times New Roman"/>
      <w:color w:val="000000"/>
      <w:sz w:val="24"/>
      <w:szCs w:val="24"/>
    </w:rPr>
  </w:style>
  <w:style w:type="table" w:customStyle="1" w:styleId="TableGrid1">
    <w:name w:val="Table Grid1"/>
    <w:basedOn w:val="TableNormal"/>
    <w:next w:val="TableGrid"/>
    <w:uiPriority w:val="59"/>
    <w:rsid w:val="00AB6D4E"/>
    <w:pPr>
      <w:spacing w:after="0" w:line="240" w:lineRule="auto"/>
      <w:ind w:left="0"/>
      <w:jc w:val="left"/>
    </w:pPr>
    <w:rPr>
      <w:rFonts w:ascii="Calibri" w:eastAsia="Calibri" w:hAnsi="Calibri" w:cs="Times New Roman"/>
      <w:lang w:val="id-ID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825A34"/>
    <w:pPr>
      <w:spacing w:after="0" w:line="240" w:lineRule="auto"/>
      <w:ind w:left="0"/>
      <w:jc w:val="left"/>
    </w:pPr>
    <w:rPr>
      <w:rFonts w:ascii="Calibri" w:eastAsia="Calibri" w:hAnsi="Calibri" w:cs="Times New Roman"/>
      <w:lang w:val="id-ID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24158F"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NoSpacing">
    <w:name w:val="No Spacing"/>
    <w:aliases w:val="paragraf awal"/>
    <w:uiPriority w:val="1"/>
    <w:qFormat/>
    <w:rsid w:val="002E23F7"/>
    <w:pPr>
      <w:spacing w:after="0" w:line="240" w:lineRule="auto"/>
      <w:ind w:left="0"/>
      <w:jc w:val="left"/>
    </w:pPr>
    <w:rPr>
      <w:lang w:eastAsia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54A3D"/>
    <w:rPr>
      <w:color w:val="605E5C"/>
      <w:shd w:val="clear" w:color="auto" w:fill="E1DFDD"/>
    </w:rPr>
  </w:style>
  <w:style w:type="table" w:styleId="MediumShading1">
    <w:name w:val="Medium Shading 1"/>
    <w:basedOn w:val="TableNormal"/>
    <w:uiPriority w:val="63"/>
    <w:rsid w:val="00D92947"/>
    <w:pPr>
      <w:spacing w:after="0" w:line="240" w:lineRule="auto"/>
      <w:ind w:left="0"/>
      <w:jc w:val="left"/>
    </w:pPr>
    <w:rPr>
      <w:rFonts w:eastAsiaTheme="minorHAnsi"/>
      <w:lang w:val="id-ID" w:eastAsia="en-US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customStyle="1" w:styleId="hps">
    <w:name w:val="hps"/>
    <w:basedOn w:val="DefaultParagraphFont"/>
    <w:rsid w:val="009A6D68"/>
  </w:style>
  <w:style w:type="paragraph" w:styleId="TableofFigures">
    <w:name w:val="table of figures"/>
    <w:basedOn w:val="Normal"/>
    <w:next w:val="Normal"/>
    <w:uiPriority w:val="99"/>
    <w:unhideWhenUsed/>
    <w:rsid w:val="00B26595"/>
    <w:pPr>
      <w:spacing w:after="0" w:line="276" w:lineRule="auto"/>
      <w:ind w:left="0"/>
      <w:jc w:val="left"/>
    </w:pPr>
    <w:rPr>
      <w:rFonts w:eastAsiaTheme="minorHAnsi"/>
      <w:lang w:eastAsia="en-US"/>
    </w:rPr>
  </w:style>
  <w:style w:type="paragraph" w:styleId="TOC4">
    <w:name w:val="toc 4"/>
    <w:basedOn w:val="Normal"/>
    <w:next w:val="Normal"/>
    <w:autoRedefine/>
    <w:uiPriority w:val="39"/>
    <w:unhideWhenUsed/>
    <w:rsid w:val="00D97C0F"/>
    <w:pPr>
      <w:spacing w:after="100" w:line="259" w:lineRule="auto"/>
      <w:ind w:left="660"/>
      <w:jc w:val="left"/>
    </w:pPr>
    <w:rPr>
      <w:lang w:eastAsia="en-US"/>
    </w:rPr>
  </w:style>
  <w:style w:type="paragraph" w:styleId="TOC5">
    <w:name w:val="toc 5"/>
    <w:basedOn w:val="Normal"/>
    <w:next w:val="Normal"/>
    <w:autoRedefine/>
    <w:uiPriority w:val="39"/>
    <w:unhideWhenUsed/>
    <w:rsid w:val="00D97C0F"/>
    <w:pPr>
      <w:spacing w:after="100" w:line="259" w:lineRule="auto"/>
      <w:ind w:left="880"/>
      <w:jc w:val="left"/>
    </w:pPr>
    <w:rPr>
      <w:lang w:eastAsia="en-US"/>
    </w:rPr>
  </w:style>
  <w:style w:type="paragraph" w:styleId="TOC6">
    <w:name w:val="toc 6"/>
    <w:basedOn w:val="Normal"/>
    <w:next w:val="Normal"/>
    <w:autoRedefine/>
    <w:uiPriority w:val="39"/>
    <w:unhideWhenUsed/>
    <w:rsid w:val="00D97C0F"/>
    <w:pPr>
      <w:spacing w:after="100" w:line="259" w:lineRule="auto"/>
      <w:ind w:left="1100"/>
      <w:jc w:val="left"/>
    </w:pPr>
    <w:rPr>
      <w:lang w:eastAsia="en-US"/>
    </w:rPr>
  </w:style>
  <w:style w:type="paragraph" w:styleId="TOC7">
    <w:name w:val="toc 7"/>
    <w:basedOn w:val="Normal"/>
    <w:next w:val="Normal"/>
    <w:autoRedefine/>
    <w:uiPriority w:val="39"/>
    <w:unhideWhenUsed/>
    <w:rsid w:val="00D97C0F"/>
    <w:pPr>
      <w:spacing w:after="100" w:line="259" w:lineRule="auto"/>
      <w:ind w:left="1320"/>
      <w:jc w:val="left"/>
    </w:pPr>
    <w:rPr>
      <w:lang w:eastAsia="en-US"/>
    </w:rPr>
  </w:style>
  <w:style w:type="paragraph" w:styleId="TOC8">
    <w:name w:val="toc 8"/>
    <w:basedOn w:val="Normal"/>
    <w:next w:val="Normal"/>
    <w:autoRedefine/>
    <w:uiPriority w:val="39"/>
    <w:unhideWhenUsed/>
    <w:rsid w:val="00D97C0F"/>
    <w:pPr>
      <w:spacing w:after="100" w:line="259" w:lineRule="auto"/>
      <w:ind w:left="1540"/>
      <w:jc w:val="left"/>
    </w:pPr>
    <w:rPr>
      <w:lang w:eastAsia="en-US"/>
    </w:rPr>
  </w:style>
  <w:style w:type="paragraph" w:styleId="TOC9">
    <w:name w:val="toc 9"/>
    <w:basedOn w:val="Normal"/>
    <w:next w:val="Normal"/>
    <w:autoRedefine/>
    <w:uiPriority w:val="39"/>
    <w:unhideWhenUsed/>
    <w:rsid w:val="00D97C0F"/>
    <w:pPr>
      <w:spacing w:after="100" w:line="259" w:lineRule="auto"/>
      <w:ind w:left="1760"/>
      <w:jc w:val="left"/>
    </w:pPr>
    <w:rPr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0271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2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1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18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51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1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174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643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55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38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01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74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3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00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7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872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41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793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231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28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93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51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56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267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996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510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38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75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26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8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79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768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869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263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70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13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88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37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811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1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67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0DC75E4-B20C-44CE-9668-D3C273D6C3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516</Words>
  <Characters>8644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ene</dc:creator>
  <cp:keywords/>
  <dc:description/>
  <cp:lastModifiedBy>HP</cp:lastModifiedBy>
  <cp:revision>2</cp:revision>
  <cp:lastPrinted>2019-01-27T07:12:00Z</cp:lastPrinted>
  <dcterms:created xsi:type="dcterms:W3CDTF">2019-05-03T23:37:00Z</dcterms:created>
  <dcterms:modified xsi:type="dcterms:W3CDTF">2019-05-03T23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864503f-7c43-33f9-9cb8-1602ef3d3dd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